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63681E7D" w:rsidR="00D212BA" w:rsidRPr="00D212BA" w:rsidRDefault="00FA0454" w:rsidP="00D212BA">
      <w:pPr>
        <w:jc w:val="left"/>
        <w:rPr>
          <w:b/>
          <w:bCs/>
        </w:rPr>
      </w:pPr>
      <w:r>
        <w:rPr>
          <w:b/>
          <w:bCs/>
        </w:rPr>
        <w:t>Third</w:t>
      </w:r>
      <w:r w:rsidRPr="00D212BA">
        <w:rPr>
          <w:b/>
          <w:bCs/>
        </w:rPr>
        <w:t xml:space="preserve"> </w:t>
      </w:r>
      <w:r w:rsidR="00D212BA" w:rsidRPr="00D212BA">
        <w:rPr>
          <w:b/>
          <w:bCs/>
        </w:rPr>
        <w:t xml:space="preserve">Quarter </w:t>
      </w:r>
      <w:r w:rsidR="001F40F4">
        <w:rPr>
          <w:b/>
          <w:bCs/>
        </w:rPr>
        <w:t>(</w:t>
      </w:r>
      <w:r>
        <w:rPr>
          <w:b/>
          <w:bCs/>
        </w:rPr>
        <w:t xml:space="preserve">April </w:t>
      </w:r>
      <w:r w:rsidR="001F40F4">
        <w:rPr>
          <w:b/>
          <w:bCs/>
        </w:rPr>
        <w:t>1-</w:t>
      </w:r>
      <w:r>
        <w:rPr>
          <w:b/>
          <w:bCs/>
        </w:rPr>
        <w:t xml:space="preserve">June </w:t>
      </w:r>
      <w:r w:rsidR="009E330D">
        <w:rPr>
          <w:b/>
          <w:bCs/>
        </w:rPr>
        <w:t>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proofErr w:type="spellStart"/>
      <w:r w:rsidRPr="00D212BA">
        <w:rPr>
          <w:i/>
        </w:rPr>
        <w:t>Methanococcus</w:t>
      </w:r>
      <w:proofErr w:type="spellEnd"/>
      <w:r w:rsidRPr="00D212BA">
        <w:rPr>
          <w:i/>
        </w:rPr>
        <w:t xml:space="preserve">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the sulfat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583B3F5A" w14:textId="6098D3E7" w:rsidR="009A078D" w:rsidRDefault="009A078D" w:rsidP="00D431CC">
      <w:r w:rsidRPr="00C727D2">
        <w:t>With respect to Aim 1,</w:t>
      </w:r>
      <w:r w:rsidR="00E65B7E">
        <w:t xml:space="preserve"> w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w:t>
      </w:r>
      <w:r w:rsidR="00D431CC" w:rsidRPr="00E65B7E">
        <w:t xml:space="preserve">a His-tagged version of the </w:t>
      </w:r>
      <w:r w:rsidR="00D431CC" w:rsidRPr="00E65B7E">
        <w:rPr>
          <w:i/>
        </w:rPr>
        <w:t>M. maripaludis</w:t>
      </w:r>
      <w:r w:rsidR="00D431CC">
        <w:t xml:space="preserve"> MCR at levels that exceed our </w:t>
      </w:r>
      <w:r w:rsidR="00D431CC" w:rsidRPr="00E65B7E">
        <w:t xml:space="preserve">milestone goal of 0.1 mg </w:t>
      </w:r>
      <w:r w:rsidR="00D431CC" w:rsidRPr="00E65B7E">
        <w:rPr>
          <w:bCs/>
        </w:rPr>
        <w:t xml:space="preserve">protein/g cell </w:t>
      </w:r>
      <w:proofErr w:type="spellStart"/>
      <w:r w:rsidR="00D431CC" w:rsidRPr="00E65B7E">
        <w:rPr>
          <w:bCs/>
        </w:rPr>
        <w:t>dw</w:t>
      </w:r>
      <w:proofErr w:type="spellEnd"/>
      <w:r w:rsidR="00D431CC">
        <w:rPr>
          <w:bCs/>
        </w:rPr>
        <w:t xml:space="preserve">. We also reported </w:t>
      </w:r>
      <w:r w:rsidR="00D431CC">
        <w:t>successful</w:t>
      </w:r>
      <w:r w:rsidR="00D431CC" w:rsidRPr="00E65B7E">
        <w:t xml:space="preserve"> clon</w:t>
      </w:r>
      <w:r w:rsidR="00D431CC">
        <w:t>ing</w:t>
      </w:r>
      <w:r w:rsidR="00D431CC" w:rsidRPr="00E65B7E">
        <w:t xml:space="preserve"> and express</w:t>
      </w:r>
      <w:r w:rsidR="00D431CC">
        <w:t xml:space="preserve">ion of </w:t>
      </w:r>
      <w:r w:rsidR="00E65B7E" w:rsidRPr="00E65B7E">
        <w:t xml:space="preserve">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M. maripaludis</w:t>
      </w:r>
      <w:r w:rsidR="00D431CC">
        <w:t>, with</w:t>
      </w:r>
      <w:r w:rsidR="00E65B7E" w:rsidRPr="00E65B7E">
        <w:t xml:space="preserve"> the three subunits of the </w:t>
      </w:r>
      <w:r w:rsidR="00E65B7E">
        <w:t xml:space="preserve">targeted </w:t>
      </w:r>
      <w:r w:rsidR="00E65B7E" w:rsidRPr="00E65B7E">
        <w:t>enzyme</w:t>
      </w:r>
      <w:r w:rsidR="00E65B7E">
        <w:t>s</w:t>
      </w:r>
      <w:r w:rsidR="00E65B7E" w:rsidRPr="00E65B7E">
        <w:t xml:space="preserve"> </w:t>
      </w:r>
      <w:r w:rsidR="00D431CC">
        <w:t>and F430 cofactor being</w:t>
      </w:r>
      <w:r w:rsidR="00D431CC" w:rsidRPr="00E65B7E">
        <w:t xml:space="preserve"> </w:t>
      </w:r>
      <w:r w:rsidR="00E65B7E" w:rsidRPr="00E65B7E">
        <w:t xml:space="preserve">present.  </w:t>
      </w:r>
      <w:r w:rsidR="00D431CC">
        <w:t xml:space="preserve">However, </w:t>
      </w:r>
      <w:r w:rsidR="00876C2D">
        <w:t xml:space="preserve">the </w:t>
      </w:r>
      <w:r w:rsidR="00D431CC">
        <w:t xml:space="preserve">expression </w:t>
      </w:r>
      <w:r w:rsidR="00876C2D">
        <w:t xml:space="preserve">levels of </w:t>
      </w:r>
      <w:r w:rsidR="00D431CC">
        <w:t xml:space="preserve">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s are lower than our target levels and do not complement the native enzyme</w:t>
      </w:r>
      <w:r w:rsidR="00D431CC">
        <w:t xml:space="preserve">.  </w:t>
      </w:r>
      <w:proofErr w:type="gramStart"/>
      <w:r w:rsidR="003B4BE9">
        <w:t>thus</w:t>
      </w:r>
      <w:proofErr w:type="gramEnd"/>
      <w:r w:rsidR="003B4BE9">
        <w:t xml:space="preserve">, we are working to increase these levels, in the event that the </w:t>
      </w:r>
      <w:r w:rsidR="003B4BE9" w:rsidRPr="00E65B7E">
        <w:rPr>
          <w:i/>
        </w:rPr>
        <w:t>M. maripaludis</w:t>
      </w:r>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methyltransferase genes into </w:t>
      </w:r>
      <w:r w:rsidR="00876C2D" w:rsidRPr="00876C2D">
        <w:rPr>
          <w:i/>
        </w:rPr>
        <w:t>M. maripaludis</w:t>
      </w:r>
      <w:r w:rsidR="00876C2D" w:rsidRPr="00876C2D">
        <w:t xml:space="preserve"> and verified expression by Western blot</w:t>
      </w:r>
      <w:r w:rsidR="00876C2D">
        <w:t xml:space="preserve">. </w:t>
      </w:r>
    </w:p>
    <w:p w14:paraId="486E6E1C" w14:textId="0C0FEC07" w:rsidR="006E6A0F" w:rsidRDefault="00752AE0" w:rsidP="006E6A0F">
      <w:r>
        <w:t xml:space="preserve">In the last term, </w:t>
      </w:r>
      <w:r w:rsidRPr="00052029">
        <w:t xml:space="preserve">we </w:t>
      </w:r>
      <w:r>
        <w:t>have continued to resolve problems with obtaining sufficient expression levels of the</w:t>
      </w:r>
      <w:r w:rsidRPr="00752AE0">
        <w:t xml:space="preserve"> his-tagged copy of the </w:t>
      </w:r>
      <w:r w:rsidRPr="00752AE0">
        <w:rPr>
          <w:i/>
        </w:rPr>
        <w:t>M. maripaludis</w:t>
      </w:r>
      <w:r w:rsidRPr="00752AE0">
        <w:t xml:space="preserve"> </w:t>
      </w:r>
      <w:proofErr w:type="spellStart"/>
      <w:r w:rsidRPr="00752AE0">
        <w:t>Mcr</w:t>
      </w:r>
      <w:proofErr w:type="spellEnd"/>
      <w:r>
        <w:t>. As soon as these cloning problems are resolved, we will</w:t>
      </w:r>
      <w:r w:rsidRPr="00752AE0">
        <w:t xml:space="preserve"> delet</w:t>
      </w:r>
      <w:r>
        <w:t>e</w:t>
      </w:r>
      <w:r w:rsidRPr="00752AE0">
        <w:t xml:space="preserve"> the </w:t>
      </w:r>
      <w:r>
        <w:t>native MCR gene</w:t>
      </w:r>
      <w:r w:rsidRPr="00752AE0">
        <w:t xml:space="preserve"> in the genome </w:t>
      </w:r>
      <w:r>
        <w:t xml:space="preserve">to </w:t>
      </w:r>
      <w:r w:rsidRPr="00752AE0">
        <w:t>demonstrat</w:t>
      </w:r>
      <w:r>
        <w:t>e</w:t>
      </w:r>
      <w:r w:rsidRPr="00752AE0">
        <w:t xml:space="preserve"> activity</w:t>
      </w:r>
      <w:r>
        <w:t xml:space="preserve"> in vivo and provide</w:t>
      </w:r>
      <w:r w:rsidRPr="00752AE0">
        <w:t xml:space="preserve"> proof of principle of our expression strategy.  </w:t>
      </w:r>
      <w:r>
        <w:t>This</w:t>
      </w:r>
      <w:r w:rsidRPr="00752AE0">
        <w:t xml:space="preserve"> will also </w:t>
      </w:r>
      <w:r>
        <w:t>provide</w:t>
      </w:r>
      <w:r w:rsidRPr="00752AE0">
        <w:t xml:space="preserve"> a system for the mutagenesis of </w:t>
      </w:r>
      <w:proofErr w:type="spellStart"/>
      <w:r w:rsidRPr="00752AE0">
        <w:t>Mcr</w:t>
      </w:r>
      <w:proofErr w:type="spellEnd"/>
      <w:r w:rsidRPr="00752AE0">
        <w:t>.</w:t>
      </w:r>
      <w:r w:rsidR="006E6A0F">
        <w:t xml:space="preserve"> </w:t>
      </w:r>
      <w:r w:rsidR="006E6A0F" w:rsidRPr="00052029">
        <w:t xml:space="preserve">We also </w:t>
      </w:r>
      <w:r w:rsidR="006E6A0F">
        <w:t>demonstrated</w:t>
      </w:r>
      <w:r w:rsidRPr="00752AE0">
        <w:t xml:space="preserve"> using RT-PCR that </w:t>
      </w:r>
      <w:r w:rsidR="006E6A0F">
        <w:t xml:space="preserve">the </w:t>
      </w:r>
      <w:r w:rsidRPr="00752AE0">
        <w:t xml:space="preserve">mRNA </w:t>
      </w:r>
      <w:r w:rsidR="006E6A0F">
        <w:t xml:space="preserve">levels of the </w:t>
      </w:r>
      <w:proofErr w:type="spellStart"/>
      <w:r w:rsidR="006E6A0F">
        <w:t>heterologously</w:t>
      </w:r>
      <w:proofErr w:type="spellEnd"/>
      <w:r w:rsidR="006E6A0F">
        <w:t xml:space="preserve"> expressed </w:t>
      </w:r>
      <w:r w:rsidR="006E6A0F" w:rsidRPr="006E6A0F">
        <w:t xml:space="preserve">methanol methyltransferase from </w:t>
      </w:r>
      <w:proofErr w:type="spellStart"/>
      <w:r w:rsidR="006E6A0F" w:rsidRPr="006E6A0F">
        <w:rPr>
          <w:i/>
        </w:rPr>
        <w:t>Methanosarcina</w:t>
      </w:r>
      <w:proofErr w:type="spellEnd"/>
      <w:r w:rsidR="006E6A0F" w:rsidRPr="006E6A0F">
        <w:rPr>
          <w:i/>
        </w:rPr>
        <w:t xml:space="preserve"> </w:t>
      </w:r>
      <w:proofErr w:type="spellStart"/>
      <w:r w:rsidR="006E6A0F" w:rsidRPr="006E6A0F">
        <w:rPr>
          <w:i/>
        </w:rPr>
        <w:t>acetivorans</w:t>
      </w:r>
      <w:proofErr w:type="spellEnd"/>
      <w:r w:rsidR="006E6A0F" w:rsidRPr="006E6A0F">
        <w:t xml:space="preserve"> </w:t>
      </w:r>
      <w:r w:rsidR="006E6A0F">
        <w:t>were low; therefore, w</w:t>
      </w:r>
      <w:r w:rsidRPr="00752AE0">
        <w:t xml:space="preserve">e cloned and introduced a new construct </w:t>
      </w:r>
      <w:r w:rsidR="006E6A0F">
        <w:t>with several important features that significantly enhance the expression levels</w:t>
      </w:r>
      <w:r w:rsidRPr="00752AE0">
        <w:t xml:space="preserve">.  </w:t>
      </w:r>
      <w:r w:rsidR="006E6A0F">
        <w:t xml:space="preserve">For example, </w:t>
      </w:r>
      <w:r w:rsidR="006E6A0F">
        <w:lastRenderedPageBreak/>
        <w:t xml:space="preserve">we have demonstrated </w:t>
      </w:r>
      <w:r w:rsidRPr="00752AE0">
        <w:t xml:space="preserve">that the </w:t>
      </w:r>
      <w:r w:rsidR="006E6A0F" w:rsidRPr="00752AE0">
        <w:rPr>
          <w:i/>
        </w:rPr>
        <w:t>M</w:t>
      </w:r>
      <w:r w:rsidR="006E6A0F">
        <w:rPr>
          <w:i/>
        </w:rPr>
        <w:t>.</w:t>
      </w:r>
      <w:r w:rsidR="006E6A0F" w:rsidRPr="00752AE0">
        <w:rPr>
          <w:i/>
        </w:rPr>
        <w:t xml:space="preserve"> </w:t>
      </w:r>
      <w:proofErr w:type="spellStart"/>
      <w:r w:rsidR="006E6A0F" w:rsidRPr="00752AE0">
        <w:rPr>
          <w:i/>
        </w:rPr>
        <w:t>acetivorans</w:t>
      </w:r>
      <w:proofErr w:type="spellEnd"/>
      <w:r w:rsidR="006E6A0F" w:rsidRPr="00752AE0">
        <w:t xml:space="preserve"> </w:t>
      </w:r>
      <w:r w:rsidRPr="00752AE0">
        <w:t xml:space="preserve">methanol methyltransferase mRNA levels are similar to those of the native </w:t>
      </w:r>
      <w:proofErr w:type="spellStart"/>
      <w:r w:rsidRPr="00752AE0">
        <w:rPr>
          <w:i/>
        </w:rPr>
        <w:t>mcr</w:t>
      </w:r>
      <w:proofErr w:type="spellEnd"/>
      <w:r w:rsidRPr="00752AE0">
        <w:t xml:space="preserve">.  </w:t>
      </w:r>
      <w:r w:rsidR="006E6A0F">
        <w:t xml:space="preserve">This is a major advance that will now be applied to the </w:t>
      </w:r>
      <w:r w:rsidRPr="00752AE0">
        <w:t xml:space="preserve">methanol methyltransferase from </w:t>
      </w:r>
      <w:proofErr w:type="spellStart"/>
      <w:r w:rsidRPr="00752AE0">
        <w:rPr>
          <w:i/>
        </w:rPr>
        <w:t>Methanosphaera</w:t>
      </w:r>
      <w:proofErr w:type="spellEnd"/>
      <w:r w:rsidRPr="00752AE0">
        <w:rPr>
          <w:i/>
        </w:rPr>
        <w:t xml:space="preserve"> </w:t>
      </w:r>
      <w:proofErr w:type="spellStart"/>
      <w:r w:rsidRPr="00752AE0">
        <w:rPr>
          <w:i/>
        </w:rPr>
        <w:t>stadtmanae</w:t>
      </w:r>
      <w:proofErr w:type="spellEnd"/>
      <w:r w:rsidRPr="00752AE0">
        <w:t xml:space="preserve"> and the heterologous </w:t>
      </w:r>
      <w:proofErr w:type="spellStart"/>
      <w:r w:rsidRPr="00752AE0">
        <w:t>Mcr’s</w:t>
      </w:r>
      <w:proofErr w:type="spellEnd"/>
      <w:r w:rsidR="006E6A0F">
        <w:t xml:space="preserve"> from ANME and </w:t>
      </w:r>
      <w:r w:rsidR="006E6A0F" w:rsidRPr="00052029">
        <w:rPr>
          <w:i/>
        </w:rPr>
        <w:t xml:space="preserve">M. </w:t>
      </w:r>
      <w:proofErr w:type="spellStart"/>
      <w:r w:rsidR="006E6A0F" w:rsidRPr="00052029">
        <w:rPr>
          <w:i/>
        </w:rPr>
        <w:t>marburgensis</w:t>
      </w:r>
      <w:proofErr w:type="spellEnd"/>
      <w:r w:rsidRPr="00052029">
        <w:rPr>
          <w:i/>
        </w:rPr>
        <w:t>.</w:t>
      </w:r>
    </w:p>
    <w:p w14:paraId="54D038E9" w14:textId="77777777" w:rsidR="00131C28" w:rsidRDefault="00131C28" w:rsidP="00052029">
      <w:pPr>
        <w:ind w:firstLine="0"/>
      </w:pPr>
    </w:p>
    <w:p w14:paraId="332DB5C9" w14:textId="77777777" w:rsidR="00B0484E" w:rsidRPr="005C2532" w:rsidRDefault="00B0484E" w:rsidP="00B0484E">
      <w:pPr>
        <w:rPr>
          <w:highlight w:val="yellow"/>
        </w:rPr>
      </w:pPr>
      <w:r w:rsidRPr="005C2532">
        <w:rPr>
          <w:highlight w:val="yellow"/>
        </w:rPr>
        <w:t>With respect to Aim 2, we have previously reported construction and completion of the initial genome scale flux bala</w:t>
      </w:r>
      <w:bookmarkStart w:id="0" w:name="_GoBack"/>
      <w:bookmarkEnd w:id="0"/>
      <w:r w:rsidRPr="005C2532">
        <w:rPr>
          <w:highlight w:val="yellow"/>
        </w:rPr>
        <w:t xml:space="preserve">nce model for </w:t>
      </w:r>
      <w:r w:rsidRPr="005C2532">
        <w:rPr>
          <w:i/>
          <w:highlight w:val="yellow"/>
        </w:rPr>
        <w:t xml:space="preserve">M. </w:t>
      </w:r>
      <w:proofErr w:type="spellStart"/>
      <w:r w:rsidRPr="005C2532">
        <w:rPr>
          <w:i/>
          <w:highlight w:val="yellow"/>
        </w:rPr>
        <w:t>marapaludis</w:t>
      </w:r>
      <w:proofErr w:type="spellEnd"/>
      <w:r w:rsidRPr="005C2532">
        <w:rPr>
          <w:highlight w:val="yellow"/>
        </w:rPr>
        <w:t xml:space="preserve"> metabolism using a maximum likelihood </w:t>
      </w:r>
      <w:proofErr w:type="spellStart"/>
      <w:r w:rsidRPr="005C2532">
        <w:rPr>
          <w:highlight w:val="yellow"/>
        </w:rPr>
        <w:t>orthology</w:t>
      </w:r>
      <w:proofErr w:type="spellEnd"/>
      <w:r w:rsidRPr="005C2532">
        <w:rPr>
          <w:highlight w:val="yellow"/>
        </w:rPr>
        <w:t xml:space="preserve"> approach and refinement through manual curation based on biochemical, genetic, and physiological data from literature.</w:t>
      </w:r>
    </w:p>
    <w:p w14:paraId="22BF9D29" w14:textId="72494127" w:rsidR="009A078D" w:rsidRDefault="00B0484E" w:rsidP="00B0484E">
      <w:r w:rsidRPr="005C2532">
        <w:rPr>
          <w:highlight w:val="yellow"/>
        </w:rPr>
        <w:t xml:space="preserve">In the last quarter, we </w:t>
      </w:r>
      <w:r w:rsidR="009B4F07" w:rsidRPr="005C2532">
        <w:rPr>
          <w:highlight w:val="yellow"/>
        </w:rPr>
        <w:t xml:space="preserve">added incremental improvements to our model and created a gene knockout panel based on literature data to test the model’s ability to accurately predict gene knockout lethality. Our model is above the 85% accuracy threshold we set for this metric and we are awaiting parts for the </w:t>
      </w:r>
      <w:r w:rsidR="00C67C10" w:rsidRPr="005C2532">
        <w:rPr>
          <w:highlight w:val="yellow"/>
        </w:rPr>
        <w:t>chemostats in the Leigh lab to</w:t>
      </w:r>
      <w:r w:rsidR="00F108F0" w:rsidRPr="005C2532">
        <w:rPr>
          <w:highlight w:val="yellow"/>
        </w:rPr>
        <w:t xml:space="preserve"> further</w:t>
      </w:r>
      <w:r w:rsidR="00C67C10" w:rsidRPr="005C2532">
        <w:rPr>
          <w:highlight w:val="yellow"/>
        </w:rPr>
        <w:t xml:space="preserve"> test our model’s predictions for growth yield and byproduct secretion rates as well as results from our metabolomics harvests. We have made progress on generating engineering designs by successfully predicting methanogenesis from methanol and reverse methanogenesis to create methanol. </w:t>
      </w:r>
      <w:r w:rsidR="00F108F0" w:rsidRPr="005C2532">
        <w:rPr>
          <w:highlight w:val="yellow"/>
        </w:rPr>
        <w:t>The next step is to add</w:t>
      </w:r>
      <w:r w:rsidR="00C67C10" w:rsidRPr="005C2532">
        <w:rPr>
          <w:highlight w:val="yellow"/>
        </w:rPr>
        <w:t xml:space="preserve"> thermodynamic constraints to our model</w:t>
      </w:r>
      <w:r w:rsidR="00F108F0" w:rsidRPr="005C2532">
        <w:rPr>
          <w:highlight w:val="yellow"/>
        </w:rPr>
        <w:t xml:space="preserve">, which is clearly a </w:t>
      </w:r>
      <w:r w:rsidR="00C67C10" w:rsidRPr="005C2532">
        <w:rPr>
          <w:highlight w:val="yellow"/>
        </w:rPr>
        <w:t xml:space="preserve">vital step </w:t>
      </w:r>
      <w:r w:rsidR="00F108F0" w:rsidRPr="005C2532">
        <w:rPr>
          <w:highlight w:val="yellow"/>
        </w:rPr>
        <w:t>for</w:t>
      </w:r>
      <w:r w:rsidR="00C67C10" w:rsidRPr="005C2532">
        <w:rPr>
          <w:highlight w:val="yellow"/>
        </w:rPr>
        <w:t xml:space="preserve"> providing feasible strain designs</w:t>
      </w:r>
      <w:r w:rsidR="00F108F0" w:rsidRPr="005C2532">
        <w:rPr>
          <w:highlight w:val="yellow"/>
        </w:rPr>
        <w:t xml:space="preserve"> as energetics are at the heart of this engineering effort</w:t>
      </w:r>
      <w:r w:rsidR="00C67C10" w:rsidRPr="005C2532">
        <w:rPr>
          <w:highlight w:val="yellow"/>
        </w:rPr>
        <w:t>. Therefore, we have implemented a</w:t>
      </w:r>
      <w:r w:rsidR="00BE44B6" w:rsidRPr="005C2532">
        <w:rPr>
          <w:highlight w:val="yellow"/>
        </w:rPr>
        <w:t xml:space="preserve"> new </w:t>
      </w:r>
      <w:r w:rsidR="00C67C10" w:rsidRPr="005C2532">
        <w:rPr>
          <w:highlight w:val="yellow"/>
        </w:rPr>
        <w:t>method of applying free energy values to the model’s extracellular metabolites to ensure that our engineering solutions fulfill energetic requirements. In the next quarter, we expect to use our thermodynamically-constrained model to provide multiple different strain designs for converting methane to methanol.</w:t>
      </w:r>
      <w:r w:rsidR="00C67C10" w:rsidRPr="005C2532">
        <w:t xml:space="preserve"> </w:t>
      </w:r>
    </w:p>
    <w:p w14:paraId="432A9F5E" w14:textId="77777777" w:rsidR="00095AFB" w:rsidRDefault="00095AFB" w:rsidP="004618D8"/>
    <w:p w14:paraId="6D832E70" w14:textId="5BDDB7C7" w:rsidR="006E0FAA" w:rsidRDefault="006E0FAA" w:rsidP="00CB0631">
      <w:r w:rsidRPr="00C727D2">
        <w:t xml:space="preserve">With respect to Aim </w:t>
      </w:r>
      <w:r>
        <w:t>3</w:t>
      </w:r>
      <w:r w:rsidRPr="00C727D2">
        <w:t>,</w:t>
      </w:r>
      <w:r>
        <w:t xml:space="preserve"> we </w:t>
      </w:r>
      <w:r w:rsidR="00CB0631">
        <w:t xml:space="preserve">validated the </w:t>
      </w:r>
      <w:r>
        <w:t>previously</w:t>
      </w:r>
      <w:r w:rsidRPr="003B4BE9">
        <w:t xml:space="preserve"> </w:t>
      </w:r>
      <w:r>
        <w:t>reported</w:t>
      </w:r>
      <w:r w:rsidRPr="003B4BE9">
        <w:t xml:space="preserve"> </w:t>
      </w:r>
      <w:r w:rsidR="00CB0631">
        <w:t xml:space="preserve">and </w:t>
      </w:r>
      <w:r w:rsidRPr="003B4BE9">
        <w:t xml:space="preserve">surprisingly rapid rates </w:t>
      </w:r>
      <w:r>
        <w:t>(</w:t>
      </w:r>
      <w:r w:rsidRPr="003B4BE9">
        <w:t>&gt;0.8 s</w:t>
      </w:r>
      <w:r w:rsidRPr="003B4BE9">
        <w:rPr>
          <w:vertAlign w:val="superscript"/>
        </w:rPr>
        <w:t>-1</w:t>
      </w:r>
      <w:r w:rsidRPr="003B4BE9">
        <w:t xml:space="preserve">) of anaerobic methane oxidation by the thermophilic </w:t>
      </w:r>
      <w:r w:rsidRPr="003B4BE9">
        <w:rPr>
          <w:i/>
        </w:rPr>
        <w:t xml:space="preserve">M. </w:t>
      </w:r>
      <w:proofErr w:type="spellStart"/>
      <w:r w:rsidRPr="003B4BE9">
        <w:rPr>
          <w:i/>
        </w:rPr>
        <w:t>marburgensis</w:t>
      </w:r>
      <w:proofErr w:type="spellEnd"/>
      <w:r w:rsidR="00CB0631">
        <w:t xml:space="preserve"> MCR under single-</w:t>
      </w:r>
      <w:r w:rsidRPr="003B4BE9">
        <w:t>t</w:t>
      </w:r>
      <w:r>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artially purified this enzyme</w:t>
      </w:r>
      <w:r>
        <w:t xml:space="preserve">. </w:t>
      </w:r>
      <w:r w:rsidR="00CB0631">
        <w:t xml:space="preserve">We have been successful in obtaining some activation of the </w:t>
      </w:r>
      <w:r w:rsidR="00CB0631" w:rsidRPr="00E44951">
        <w:rPr>
          <w:i/>
        </w:rPr>
        <w:t>M. maripaludis</w:t>
      </w:r>
      <w:r w:rsidR="00CB0631">
        <w:t xml:space="preserve"> MCR</w:t>
      </w:r>
      <w:r w:rsidR="00E44951">
        <w:t xml:space="preserve"> using formate and CO</w:t>
      </w:r>
      <w:r w:rsidR="00CB0631">
        <w:t xml:space="preserve">, but the activity is well below that of </w:t>
      </w:r>
      <w:r w:rsidR="00CB0631" w:rsidRPr="00301904">
        <w:rPr>
          <w:i/>
        </w:rPr>
        <w:t xml:space="preserve">M. </w:t>
      </w:r>
      <w:proofErr w:type="spellStart"/>
      <w:r w:rsidR="00CB0631" w:rsidRPr="00301904">
        <w:rPr>
          <w:i/>
        </w:rPr>
        <w:t>marburgensis</w:t>
      </w:r>
      <w:proofErr w:type="spellEnd"/>
      <w:r w:rsidR="00301904">
        <w:t xml:space="preserve">. </w:t>
      </w:r>
    </w:p>
    <w:p w14:paraId="5C9975C9" w14:textId="77777777" w:rsidR="006E0FAA" w:rsidRDefault="006E0FAA" w:rsidP="006E0FAA"/>
    <w:p w14:paraId="467BD280" w14:textId="23CC3532" w:rsidR="00935D4B" w:rsidRPr="00C12439" w:rsidRDefault="00935D4B" w:rsidP="00935D4B">
      <w:r w:rsidRPr="00C23F21">
        <w:t xml:space="preserve">With respect to Aim 4, we have </w:t>
      </w:r>
      <w:r>
        <w:t xml:space="preserve">considerably extended the molecular dynamics trajectories of the explicitly-solvated MCR protein. By employing covariance analysis and functional mode analysis, we have found that fluctuation of the </w:t>
      </w:r>
      <w:proofErr w:type="gramStart"/>
      <w:r>
        <w:t>Tyr337(</w:t>
      </w:r>
      <w:proofErr w:type="gramEnd"/>
      <w:r>
        <w:t>OH)-</w:t>
      </w:r>
      <w:proofErr w:type="spellStart"/>
      <w:r>
        <w:t>CoM</w:t>
      </w:r>
      <w:proofErr w:type="spellEnd"/>
      <w:r>
        <w:t xml:space="preserve">(S) hydrogen bond correlates with the rotational orientation of the </w:t>
      </w:r>
      <w:proofErr w:type="spellStart"/>
      <w:r>
        <w:t>CoM</w:t>
      </w:r>
      <w:proofErr w:type="spellEnd"/>
      <w:r>
        <w:t>(CH</w:t>
      </w:r>
      <w:r w:rsidRPr="00223608">
        <w:rPr>
          <w:vertAlign w:val="subscript"/>
        </w:rPr>
        <w:t>3</w:t>
      </w:r>
      <w:r>
        <w:t xml:space="preserve">) toward the </w:t>
      </w:r>
      <w:proofErr w:type="spellStart"/>
      <w:r>
        <w:t>CoB</w:t>
      </w:r>
      <w:proofErr w:type="spellEnd"/>
      <w:r>
        <w:t xml:space="preserve"> proton. Therefore this concerted CoM+Tyr337 motion has a period of 0.20 microseconds and it might be key to C-H bond formation.  </w:t>
      </w:r>
    </w:p>
    <w:p w14:paraId="1747496D" w14:textId="77777777" w:rsidR="00935D4B" w:rsidRDefault="00935D4B" w:rsidP="00935D4B">
      <w:pPr>
        <w:rPr>
          <w:b/>
          <w:color w:val="000000"/>
        </w:rPr>
      </w:pPr>
      <w:r>
        <w:t>The potential of mean force calculations of</w:t>
      </w:r>
      <w:r w:rsidRPr="00C23F21">
        <w:t xml:space="preserve"> the free energy </w:t>
      </w:r>
      <w:r>
        <w:t>profile</w:t>
      </w:r>
      <w:r w:rsidRPr="00C23F21">
        <w:t xml:space="preserve"> for </w:t>
      </w:r>
      <w:proofErr w:type="spellStart"/>
      <w:r w:rsidRPr="00C23F21">
        <w:t>CoB</w:t>
      </w:r>
      <w:proofErr w:type="spellEnd"/>
      <w:r w:rsidRPr="00C23F21">
        <w:t>(SH) insertion into MCR</w:t>
      </w:r>
      <w:r w:rsidRPr="00C23F21">
        <w:rPr>
          <w:vertAlign w:val="subscript"/>
        </w:rPr>
        <w:t>red1</w:t>
      </w:r>
      <w:r>
        <w:t xml:space="preserve">, initiated in the previous quarter, were not completed before the staffing transition from Dr. Smith to Dr. </w:t>
      </w:r>
      <w:proofErr w:type="spellStart"/>
      <w:r>
        <w:t>Raugei</w:t>
      </w:r>
      <w:proofErr w:type="spellEnd"/>
      <w:r>
        <w:t xml:space="preserve"> (July 1</w:t>
      </w:r>
      <w:r w:rsidRPr="00C12439">
        <w:rPr>
          <w:vertAlign w:val="superscript"/>
        </w:rPr>
        <w:t>st</w:t>
      </w:r>
      <w:r w:rsidRPr="00C12439">
        <w:t>, 2015</w:t>
      </w:r>
      <w:r>
        <w:t xml:space="preserve">), due to Dr. Smith’s change of employment. However the aforementioned MD and trajectory analyses address Milestone 4.2 (due September 2015) </w:t>
      </w:r>
      <w:r w:rsidRPr="007F338A">
        <w:t>“</w:t>
      </w:r>
      <w:r w:rsidRPr="007F338A">
        <w:rPr>
          <w:color w:val="000000"/>
        </w:rPr>
        <w:t>apply potential energy function to identify amino acids that contribute to substrate binding thermodynamics”.</w:t>
      </w:r>
      <w:r>
        <w:rPr>
          <w:b/>
          <w:color w:val="000000"/>
        </w:rPr>
        <w:t xml:space="preserve"> </w:t>
      </w:r>
    </w:p>
    <w:p w14:paraId="24D894AB" w14:textId="77777777" w:rsidR="00935D4B" w:rsidRPr="00C12439" w:rsidRDefault="00935D4B" w:rsidP="00935D4B">
      <w:r>
        <w:t xml:space="preserve">Experimental data on the </w:t>
      </w:r>
      <w:proofErr w:type="spellStart"/>
      <w:r>
        <w:t>pKa</w:t>
      </w:r>
      <w:proofErr w:type="spellEnd"/>
      <w:r>
        <w:t xml:space="preserve"> value of catalytically relevant residues at the active site have become available. The identity of these residues is still unknown. In order to guide their identification, we have started </w:t>
      </w:r>
      <w:proofErr w:type="spellStart"/>
      <w:r>
        <w:t>p</w:t>
      </w:r>
      <w:r w:rsidRPr="00B80816">
        <w:rPr>
          <w:i/>
        </w:rPr>
        <w:t>K</w:t>
      </w:r>
      <w:r w:rsidRPr="00B80816">
        <w:rPr>
          <w:vertAlign w:val="subscript"/>
        </w:rPr>
        <w:t>a</w:t>
      </w:r>
      <w:proofErr w:type="spellEnd"/>
      <w:r>
        <w:t xml:space="preserve"> estimates based on Poisson-Boltzmann calculations and more accurate free energy perturbation molecular dynamics.</w:t>
      </w:r>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lastRenderedPageBreak/>
        <w:t>In the past quarter, we filed a provisional patent application on generation of a new organism that contains the MCR gene, developed our initial T2M plan, and are beginning to develop a pitch deck to use in meetings with potential partners, funders, etc.</w:t>
      </w:r>
    </w:p>
    <w:p w14:paraId="69F37DCE" w14:textId="77777777" w:rsidR="002D0805" w:rsidRDefault="002D0805" w:rsidP="006E0FAA"/>
    <w:p w14:paraId="5EAA5900" w14:textId="7AA4494D" w:rsidR="00095AFB" w:rsidRDefault="002D0805" w:rsidP="002D0805">
      <w:r w:rsidRPr="00C727D2">
        <w:rPr>
          <w:b/>
        </w:rPr>
        <w:t>B.    Status of milestones due in the current quarter (Q</w:t>
      </w:r>
      <w:r>
        <w:rPr>
          <w:b/>
        </w:rPr>
        <w:t>2</w:t>
      </w:r>
      <w:r w:rsidRPr="00C727D2">
        <w:rPr>
          <w:b/>
        </w:rPr>
        <w:t>FY1</w:t>
      </w:r>
      <w:r>
        <w:rPr>
          <w:b/>
        </w:rPr>
        <w:t>5</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2D0805"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77777777" w:rsidR="002D0805" w:rsidRPr="00C727D2" w:rsidRDefault="002D0805" w:rsidP="002D0805">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77777777" w:rsidR="002D0805" w:rsidRPr="00C727D2" w:rsidRDefault="002D0805" w:rsidP="002D0805">
            <w:pPr>
              <w:ind w:right="109" w:firstLine="0"/>
            </w:pPr>
            <w:r w:rsidRPr="004447F2">
              <w:t>5/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77777777" w:rsidR="002D0805" w:rsidRPr="00C727D2" w:rsidRDefault="002D0805" w:rsidP="002D0805">
            <w:pPr>
              <w:ind w:firstLine="0"/>
            </w:pPr>
            <w:r>
              <w:t>3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4FC02463" w14:textId="77777777" w:rsidR="002D0805" w:rsidRPr="00C727D2" w:rsidRDefault="002D0805" w:rsidP="002D0805">
            <w:pPr>
              <w:widowControl w:val="0"/>
              <w:ind w:firstLine="0"/>
              <w:rPr>
                <w:rFonts w:eastAsia="Times New Roman"/>
                <w:b/>
                <w:bCs/>
                <w:color w:val="000000"/>
              </w:rPr>
            </w:pPr>
            <w:r w:rsidRPr="00D5570C">
              <w:rPr>
                <w:b/>
              </w:rPr>
              <w:t xml:space="preserve">Test expression strategy by introducing his-tagged </w:t>
            </w:r>
            <w:r w:rsidRPr="00D5570C">
              <w:rPr>
                <w:b/>
                <w:i/>
              </w:rPr>
              <w:t>M. maripaludis</w:t>
            </w:r>
            <w:r w:rsidRPr="00D5570C">
              <w:rPr>
                <w:b/>
              </w:rPr>
              <w:t xml:space="preserve"> </w:t>
            </w:r>
            <w:proofErr w:type="spellStart"/>
            <w:r w:rsidRPr="00D5570C">
              <w:rPr>
                <w:b/>
              </w:rPr>
              <w:t>Mcr</w:t>
            </w:r>
            <w:proofErr w:type="spellEnd"/>
            <w:r w:rsidRPr="00D5570C">
              <w:rPr>
                <w:b/>
              </w:rPr>
              <w:t xml:space="preserve"> on a vector. Achieve expressed </w:t>
            </w:r>
            <w:r w:rsidRPr="00D5570C">
              <w:rPr>
                <w:b/>
                <w:i/>
              </w:rPr>
              <w:t>M. maripaludis</w:t>
            </w:r>
            <w:r w:rsidRPr="00D5570C">
              <w:rPr>
                <w:b/>
              </w:rPr>
              <w:t xml:space="preserve"> </w:t>
            </w:r>
            <w:proofErr w:type="spellStart"/>
            <w:r w:rsidRPr="00D5570C">
              <w:rPr>
                <w:b/>
              </w:rPr>
              <w:t>Mcr</w:t>
            </w:r>
            <w:proofErr w:type="spellEnd"/>
            <w:r w:rsidRPr="00D5570C">
              <w:rPr>
                <w:b/>
              </w:rPr>
              <w:t xml:space="preserve"> protein level similar to native </w:t>
            </w:r>
            <w:proofErr w:type="spellStart"/>
            <w:r w:rsidRPr="00D5570C">
              <w:rPr>
                <w:b/>
              </w:rPr>
              <w:t>Mcr</w:t>
            </w:r>
            <w:proofErr w:type="spellEnd"/>
            <w:r w:rsidRPr="00D5570C">
              <w:rPr>
                <w:b/>
              </w:rPr>
              <w:t>.</w:t>
            </w:r>
            <w:r>
              <w:rPr>
                <w:b/>
              </w:rPr>
              <w:t xml:space="preserve"> </w:t>
            </w:r>
            <w:r>
              <w:t>Cl</w:t>
            </w:r>
            <w:r w:rsidRPr="0008041E">
              <w:t>oning</w:t>
            </w:r>
            <w:r>
              <w:t xml:space="preserve"> is underway and we are currently dealing with some technical difficulties with the cloning.</w:t>
            </w:r>
            <w:r w:rsidRPr="00C727D2">
              <w:rPr>
                <w:rFonts w:eastAsia="Times New Roman"/>
                <w:b/>
                <w:bCs/>
                <w:color w:val="000000"/>
              </w:rPr>
              <w:t xml:space="preserve"> </w:t>
            </w:r>
          </w:p>
        </w:tc>
      </w:tr>
      <w:tr w:rsidR="002D0805"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77777777" w:rsidR="002D0805" w:rsidRPr="00C727D2" w:rsidRDefault="002D0805" w:rsidP="002D0805">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77777777" w:rsidR="002D0805" w:rsidRPr="00C727D2" w:rsidRDefault="002D0805" w:rsidP="002D0805">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77777777" w:rsidR="002D0805" w:rsidRPr="00C727D2" w:rsidRDefault="002D0805" w:rsidP="002D0805">
            <w:pPr>
              <w:ind w:firstLine="0"/>
            </w:pPr>
            <w:r>
              <w:t>6</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4100CDE" w14:textId="77777777" w:rsidR="002D0805" w:rsidRPr="00BC5297" w:rsidRDefault="002D0805" w:rsidP="002D0805">
            <w:pPr>
              <w:ind w:firstLine="0"/>
              <w:rPr>
                <w:rFonts w:eastAsia="Times New Roman"/>
                <w:bCs/>
                <w:color w:val="000000"/>
              </w:rPr>
            </w:pPr>
            <w:r w:rsidRPr="00BC5297">
              <w:rPr>
                <w:b/>
              </w:rPr>
              <w:t xml:space="preserve">Test activity of expressed </w:t>
            </w:r>
            <w:r w:rsidRPr="00BC5297">
              <w:rPr>
                <w:b/>
                <w:i/>
              </w:rPr>
              <w:t>M. maripaludis</w:t>
            </w:r>
            <w:r w:rsidRPr="00BC5297">
              <w:rPr>
                <w:b/>
              </w:rPr>
              <w:t xml:space="preserve"> </w:t>
            </w:r>
            <w:proofErr w:type="spellStart"/>
            <w:r w:rsidRPr="00BC5297">
              <w:rPr>
                <w:b/>
              </w:rPr>
              <w:t>Mcr</w:t>
            </w:r>
            <w:proofErr w:type="spellEnd"/>
            <w:r w:rsidRPr="00BC5297">
              <w:rPr>
                <w:b/>
              </w:rPr>
              <w:t xml:space="preserve"> by deleting native </w:t>
            </w:r>
            <w:proofErr w:type="spellStart"/>
            <w:r w:rsidRPr="00BC5297">
              <w:rPr>
                <w:b/>
              </w:rPr>
              <w:t>Mcr</w:t>
            </w:r>
            <w:proofErr w:type="spellEnd"/>
            <w:r w:rsidRPr="00BC5297">
              <w:rPr>
                <w:b/>
              </w:rPr>
              <w:t>.   Demonstrate activity by viability of knock-out strain.</w:t>
            </w:r>
            <w:r w:rsidRPr="00BC5297">
              <w:t xml:space="preserve"> </w:t>
            </w:r>
            <w:r>
              <w:t>T</w:t>
            </w:r>
            <w:r w:rsidRPr="00BC5297">
              <w:t>his step depends on M1.3; hence we will carry it out once M1.3 is complete.</w:t>
            </w:r>
          </w:p>
        </w:tc>
      </w:tr>
      <w:tr w:rsidR="002D0805"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77777777" w:rsidR="002D0805" w:rsidRPr="00AA50B6" w:rsidRDefault="002D0805" w:rsidP="002D0805">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77777777" w:rsidR="002D0805" w:rsidRPr="00AA50B6" w:rsidRDefault="002D0805" w:rsidP="002D0805">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77777777" w:rsidR="002D0805" w:rsidRPr="00AA50B6" w:rsidRDefault="002D0805" w:rsidP="002D0805">
            <w:pPr>
              <w:ind w:firstLine="0"/>
            </w:pPr>
            <w:r>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3FDF1F4" w14:textId="77777777" w:rsidR="002D0805" w:rsidRPr="00095AFB" w:rsidRDefault="002D0805" w:rsidP="002D0805">
            <w:pPr>
              <w:ind w:firstLine="0"/>
              <w:rPr>
                <w:b/>
              </w:rPr>
            </w:pPr>
            <w:r w:rsidRPr="00D5389C">
              <w:rPr>
                <w:b/>
              </w:rPr>
              <w:t xml:space="preserve">Determine mRNA levels for heterologous proteins.   Achieve mRNA levels similar to native </w:t>
            </w:r>
            <w:proofErr w:type="spellStart"/>
            <w:r w:rsidRPr="00D5389C">
              <w:rPr>
                <w:b/>
              </w:rPr>
              <w:t>Mcr</w:t>
            </w:r>
            <w:proofErr w:type="spellEnd"/>
            <w:r w:rsidRPr="00D5389C">
              <w:rPr>
                <w:b/>
              </w:rPr>
              <w:t>.</w:t>
            </w:r>
            <w:r>
              <w:t xml:space="preserve"> This has now been accomplished for the methanol methyltransferase of </w:t>
            </w:r>
            <w:proofErr w:type="spellStart"/>
            <w:r w:rsidRPr="008B03BB">
              <w:rPr>
                <w:i/>
              </w:rPr>
              <w:t>Methanosarcina</w:t>
            </w:r>
            <w:proofErr w:type="spellEnd"/>
            <w:r w:rsidRPr="008B03BB">
              <w:rPr>
                <w:i/>
              </w:rPr>
              <w:t xml:space="preserve"> </w:t>
            </w:r>
            <w:proofErr w:type="spellStart"/>
            <w:r w:rsidRPr="008B03BB">
              <w:rPr>
                <w:i/>
              </w:rPr>
              <w:t>acetivorans</w:t>
            </w:r>
            <w:proofErr w:type="spellEnd"/>
            <w:r>
              <w:t>.</w:t>
            </w:r>
          </w:p>
        </w:tc>
      </w:tr>
      <w:tr w:rsidR="002D0805"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77777777" w:rsidR="002D0805" w:rsidRDefault="002D0805" w:rsidP="002D0805">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77777777" w:rsidR="002D0805" w:rsidRPr="00F356D7" w:rsidRDefault="002D0805" w:rsidP="002D0805">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77777777" w:rsidR="002D0805" w:rsidRPr="00AA50B6" w:rsidRDefault="002D0805" w:rsidP="002D0805">
            <w:pPr>
              <w:ind w:firstLine="0"/>
            </w:pPr>
            <w:r>
              <w:t>9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F23567B" w14:textId="77777777" w:rsidR="002D0805" w:rsidRPr="00F356D7" w:rsidRDefault="002D0805" w:rsidP="002D0805">
            <w:pPr>
              <w:ind w:firstLine="0"/>
            </w:pPr>
            <w:r w:rsidRPr="00D5389C">
              <w:rPr>
                <w:b/>
              </w:rPr>
              <w:t xml:space="preserve">Implement measures to increase levels of heterologous proteins: Construct an </w:t>
            </w:r>
            <w:r w:rsidRPr="00D5389C">
              <w:rPr>
                <w:b/>
                <w:i/>
              </w:rPr>
              <w:t>M. maripaludis</w:t>
            </w:r>
            <w:r w:rsidRPr="00D5389C">
              <w:rPr>
                <w:b/>
              </w:rPr>
              <w:t xml:space="preserve"> strain to support replication of a smaller expression plasmid, overexpress chaperonin, knock out proteasome activator.  Achieve introduction of gene for plasmid maintenance into </w:t>
            </w:r>
            <w:r w:rsidRPr="00D5389C">
              <w:rPr>
                <w:b/>
                <w:i/>
              </w:rPr>
              <w:t>M. maripaludis</w:t>
            </w:r>
            <w:r w:rsidRPr="00D5389C">
              <w:rPr>
                <w:b/>
              </w:rPr>
              <w:t xml:space="preserve"> chromosome, achieve introduction of expressed chaperonin, achieve knock out of proteasome activator.</w:t>
            </w:r>
            <w:r>
              <w:rPr>
                <w:b/>
              </w:rPr>
              <w:t xml:space="preserve"> </w:t>
            </w:r>
            <w:r>
              <w:t xml:space="preserve">A smaller expression plasmid has been constructed and is now in use.  A strain has been constructed with the proteasome activator knocked out.  The chaperonin has been cloned and will soon be introduced into </w:t>
            </w:r>
            <w:r w:rsidRPr="004E5A4A">
              <w:rPr>
                <w:i/>
              </w:rPr>
              <w:t>M. maripaludis</w:t>
            </w:r>
            <w:r>
              <w:t>.</w:t>
            </w:r>
          </w:p>
        </w:tc>
      </w:tr>
      <w:tr w:rsidR="002D0805" w:rsidRPr="00C727D2" w14:paraId="0D57967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A233A1E" w14:textId="77777777" w:rsidR="002D0805" w:rsidRPr="00AA50B6" w:rsidRDefault="002D0805" w:rsidP="002D0805">
            <w:pPr>
              <w:ind w:firstLine="0"/>
            </w:pPr>
            <w:r>
              <w:t>M1.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4795202" w14:textId="77777777" w:rsidR="002D0805" w:rsidRPr="00AA50B6" w:rsidRDefault="002D0805" w:rsidP="002D0805">
            <w:pPr>
              <w:ind w:right="109" w:firstLine="0"/>
              <w:rPr>
                <w:bCs/>
              </w:rPr>
            </w:pPr>
            <w:r>
              <w:t>5/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4C1102" w14:textId="77777777" w:rsidR="002D0805" w:rsidRPr="00AA50B6" w:rsidRDefault="002D0805" w:rsidP="002D0805">
            <w:pPr>
              <w:ind w:firstLine="0"/>
            </w:pPr>
            <w:r>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A35645A" w14:textId="77777777" w:rsidR="002D0805" w:rsidRPr="00095AFB" w:rsidRDefault="002D0805" w:rsidP="002D0805">
            <w:pPr>
              <w:ind w:firstLine="0"/>
              <w:rPr>
                <w:b/>
              </w:rPr>
            </w:pPr>
            <w:r w:rsidRPr="00D5389C">
              <w:rPr>
                <w:b/>
              </w:rPr>
              <w:t xml:space="preserve">Clone </w:t>
            </w:r>
            <w:proofErr w:type="spellStart"/>
            <w:r w:rsidRPr="00D5389C">
              <w:rPr>
                <w:b/>
              </w:rPr>
              <w:t>Methanosarcina</w:t>
            </w:r>
            <w:proofErr w:type="spellEnd"/>
            <w:r w:rsidRPr="00D5389C">
              <w:rPr>
                <w:b/>
              </w:rPr>
              <w:t xml:space="preserve"> and </w:t>
            </w:r>
            <w:proofErr w:type="spellStart"/>
            <w:r w:rsidRPr="00D5389C">
              <w:rPr>
                <w:b/>
              </w:rPr>
              <w:t>Methanosphaera</w:t>
            </w:r>
            <w:proofErr w:type="spellEnd"/>
            <w:r w:rsidRPr="00D5389C">
              <w:rPr>
                <w:b/>
              </w:rPr>
              <w:t xml:space="preserve"> methanol methyltransferase genes into </w:t>
            </w:r>
            <w:r w:rsidRPr="00D5389C">
              <w:rPr>
                <w:b/>
                <w:i/>
              </w:rPr>
              <w:t>M. maripaludis</w:t>
            </w:r>
            <w:r w:rsidRPr="00D5389C">
              <w:rPr>
                <w:b/>
              </w:rPr>
              <w:t xml:space="preserve"> and verify expression.   Confirm presence of introduced genes and expressed protein by RT-PCR and Western blot, and obtain at least 0.1 mg protein/g cell </w:t>
            </w:r>
            <w:proofErr w:type="spellStart"/>
            <w:r w:rsidRPr="00D5389C">
              <w:rPr>
                <w:b/>
              </w:rPr>
              <w:t>dw</w:t>
            </w:r>
            <w:proofErr w:type="spellEnd"/>
            <w:r w:rsidRPr="00D5389C">
              <w:rPr>
                <w:b/>
              </w:rPr>
              <w:t>.</w:t>
            </w:r>
            <w:r>
              <w:rPr>
                <w:b/>
              </w:rPr>
              <w:t xml:space="preserve"> </w:t>
            </w:r>
            <w:r w:rsidRPr="00917675">
              <w:t xml:space="preserve">This </w:t>
            </w:r>
            <w:r>
              <w:t xml:space="preserve">is 100% complete for the </w:t>
            </w:r>
            <w:proofErr w:type="spellStart"/>
            <w:r>
              <w:t>Methanosarcina</w:t>
            </w:r>
            <w:proofErr w:type="spellEnd"/>
            <w:r>
              <w:t xml:space="preserve"> methanol methyltransferase and we will do the same with the </w:t>
            </w:r>
            <w:proofErr w:type="spellStart"/>
            <w:r>
              <w:t>Methanosphaera</w:t>
            </w:r>
            <w:proofErr w:type="spellEnd"/>
            <w:r>
              <w:t xml:space="preserve"> genes.</w:t>
            </w:r>
          </w:p>
        </w:tc>
      </w:tr>
      <w:tr w:rsidR="002D0805" w:rsidRPr="00C727D2" w14:paraId="6E17DE7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433BE19" w14:textId="77777777" w:rsidR="002D0805" w:rsidRPr="00C727D2" w:rsidRDefault="002D0805" w:rsidP="002D0805">
            <w:pPr>
              <w:ind w:firstLine="0"/>
            </w:pPr>
            <w:r w:rsidRPr="005C2532">
              <w:rPr>
                <w:highlight w:val="yellow"/>
              </w:rPr>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10BCBF" w14:textId="77777777" w:rsidR="002D0805" w:rsidRPr="00095AFB" w:rsidRDefault="002D0805" w:rsidP="002D0805">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25A203" w14:textId="77777777" w:rsidR="002D0805" w:rsidRDefault="002D0805" w:rsidP="002D0805">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C51087" w14:textId="77777777" w:rsidR="002D0805" w:rsidRPr="00C727D2" w:rsidRDefault="002D0805" w:rsidP="002D0805">
            <w:pPr>
              <w:ind w:firstLine="0"/>
              <w:rPr>
                <w:b/>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M. maripaludis</w:t>
            </w:r>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Deliver first genome-scale metabolic model capable of simulating growth and byproduct section with  &gt;75% accuracy.</w:t>
            </w:r>
            <w:r w:rsidRPr="00C727D2">
              <w:rPr>
                <w:color w:val="DD0806"/>
              </w:rPr>
              <w:t xml:space="preserve"> </w:t>
            </w:r>
            <w:r w:rsidRPr="004618D8">
              <w:rPr>
                <w:rFonts w:eastAsia="Times New Roman"/>
                <w:color w:val="000000"/>
              </w:rPr>
              <w:t xml:space="preserve">We have completed the M. maripaludis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byproduct secretion as compared to experimental data. </w:t>
            </w:r>
          </w:p>
        </w:tc>
      </w:tr>
      <w:tr w:rsidR="002D0805"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77777777" w:rsidR="002D0805" w:rsidRPr="00C727D2" w:rsidRDefault="002D0805" w:rsidP="002D0805">
            <w:pPr>
              <w:ind w:firstLine="0"/>
            </w:pPr>
            <w:r w:rsidRPr="005C2532">
              <w:rPr>
                <w:highlight w:val="yellow"/>
              </w:rPr>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77777777" w:rsidR="002D0805" w:rsidRPr="00095AFB" w:rsidRDefault="002D0805" w:rsidP="002D0805">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77777777" w:rsidR="002D0805" w:rsidRDefault="002D0805" w:rsidP="002D0805">
            <w:pPr>
              <w:ind w:firstLine="0"/>
            </w:pPr>
            <w:r>
              <w:t>8</w:t>
            </w:r>
            <w:r w:rsidRPr="007C601E">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77777777" w:rsidR="002D0805" w:rsidRPr="00C727D2" w:rsidRDefault="002D0805" w:rsidP="002D0805">
            <w:pPr>
              <w:ind w:firstLine="0"/>
              <w:rPr>
                <w:b/>
              </w:rPr>
            </w:pPr>
            <w:r w:rsidRPr="00900AF1">
              <w:rPr>
                <w:b/>
              </w:rPr>
              <w:t xml:space="preserve">Deliver improved model that enables predictions with &gt;85% </w:t>
            </w:r>
            <w:r w:rsidRPr="00900AF1">
              <w:rPr>
                <w:b/>
              </w:rPr>
              <w:lastRenderedPageBreak/>
              <w:t>predictive accuracy for knockout lethality, and &lt;20% error for wildtype growth and byproduct yield predictions</w:t>
            </w:r>
            <w:r>
              <w:rPr>
                <w:b/>
              </w:rPr>
              <w:t>.</w:t>
            </w:r>
            <w:r w:rsidRPr="00B0484E" w:rsidDel="00C90CAB">
              <w:rPr>
                <w:rFonts w:eastAsia="Times New Roman"/>
                <w:b/>
                <w:color w:val="000000"/>
              </w:rPr>
              <w:t xml:space="preserve"> </w:t>
            </w:r>
            <w:r>
              <w:rPr>
                <w:rFonts w:eastAsia="Times New Roman"/>
                <w:color w:val="000000"/>
              </w:rPr>
              <w:t>We have improved our model’s predictive accuracy for knockout lethality and have achieved 90% agreement of our predictions with experimental results. Our comparison with growth and yield measurements has been delayed because of chemostat equipment failure. Once the chemostats have been returned to their fully-operational state, we will resume our growth experiments and gather data that will allow us to test the accuracy of our model’s predictions.</w:t>
            </w:r>
          </w:p>
        </w:tc>
      </w:tr>
      <w:tr w:rsidR="002D0805"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77777777" w:rsidR="002D0805" w:rsidRPr="00C727D2" w:rsidRDefault="002D0805" w:rsidP="002D0805">
            <w:pPr>
              <w:ind w:firstLine="0"/>
            </w:pPr>
            <w:r w:rsidRPr="005C2532">
              <w:rPr>
                <w:highlight w:val="yellow"/>
              </w:rPr>
              <w:lastRenderedPageBreak/>
              <w:t>M2.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77777777" w:rsidR="002D0805" w:rsidRPr="00095AFB" w:rsidRDefault="002D0805" w:rsidP="002D0805">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77777777" w:rsidR="002D0805" w:rsidRDefault="002D0805" w:rsidP="002D0805">
            <w:pPr>
              <w:ind w:firstLine="0"/>
            </w:pPr>
            <w:r>
              <w:t>5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77777777" w:rsidR="002D0805" w:rsidRPr="00900AF1" w:rsidRDefault="002D0805" w:rsidP="002D0805">
            <w:pPr>
              <w:keepNext/>
              <w:keepLines/>
              <w:spacing w:before="200"/>
              <w:ind w:firstLine="0"/>
              <w:outlineLvl w:val="3"/>
            </w:pPr>
            <w:r>
              <w:rPr>
                <w:b/>
              </w:rPr>
              <w:t xml:space="preserve">Deliver top 5-10 strain design predictions based on methanol yield to team for implementation. </w:t>
            </w:r>
            <w:r>
              <w:t>We have successfully proposed a design to achieve reverse methanogenesis to methanol, but we are wary that this proposed design may not be energetically feasible. Rather than propose our designs based purely on stoichiometry, we have created a novel method of representing free energy output of our model and are in the process of applying this method to our strain designs. Though this represents a slight delay in achieving the milestone, we are confident that is a vital detail to add and that it will help us create more meaningful strain designs.  We aim to get the designs out to the full team shortly (before next update).</w:t>
            </w:r>
          </w:p>
        </w:tc>
      </w:tr>
      <w:tr w:rsidR="002D0805" w:rsidRPr="00C727D2" w14:paraId="770123B1"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3FE44D" w14:textId="77777777" w:rsidR="002D0805" w:rsidRPr="00AA50B6" w:rsidRDefault="002D0805" w:rsidP="002D0805">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263E1B" w14:textId="77777777" w:rsidR="002D0805" w:rsidRPr="00AA50B6" w:rsidRDefault="002D0805" w:rsidP="002D0805">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296D5F" w14:textId="77777777" w:rsidR="002D0805" w:rsidRPr="00AA50B6" w:rsidRDefault="002D0805" w:rsidP="002D0805">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955AE00" w14:textId="77777777" w:rsidR="002D0805" w:rsidRPr="00095AFB" w:rsidRDefault="002D0805" w:rsidP="002D0805">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maripaludis</w:t>
            </w:r>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77777777" w:rsidR="002D0805" w:rsidRPr="00AA50B6" w:rsidRDefault="002D0805" w:rsidP="002D0805">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77777777" w:rsidR="002D0805" w:rsidRPr="00095AFB" w:rsidRDefault="002D0805" w:rsidP="002D0805">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Pr>
                <w:rFonts w:eastAsia="Times New Roman"/>
                <w:color w:val="000000"/>
              </w:rPr>
              <w:t xml:space="preserve">As described in the M1.x section, we have been having trouble with heterologous expression of th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Pr>
                <w:rFonts w:eastAsia="Times New Roman"/>
                <w:color w:val="000000"/>
              </w:rPr>
              <w:t xml:space="preserve">. As soon as this is accomplished, we will be able to proceed with these characterizations. </w:t>
            </w:r>
          </w:p>
        </w:tc>
      </w:tr>
      <w:tr w:rsidR="002D0805"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77777777" w:rsidR="002D0805" w:rsidRPr="00C727D2" w:rsidRDefault="002D0805" w:rsidP="002D0805">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77777777" w:rsidR="002D0805" w:rsidRPr="00C727D2" w:rsidRDefault="002D0805" w:rsidP="002D0805">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77777777" w:rsidR="002D0805" w:rsidRPr="00C727D2" w:rsidRDefault="002D0805" w:rsidP="002D0805">
            <w:pPr>
              <w:ind w:firstLine="0"/>
            </w:pPr>
            <w:r>
              <w:t>8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C04BD8" w14:textId="77777777" w:rsidR="002D0805" w:rsidRPr="007D0A09" w:rsidRDefault="002D0805" w:rsidP="002D0805">
            <w:pPr>
              <w:ind w:firstLine="0"/>
              <w:rPr>
                <w:b/>
                <w:color w:val="000000"/>
              </w:rPr>
            </w:pPr>
            <w:r w:rsidRPr="00E037CE">
              <w:rPr>
                <w:b/>
                <w:color w:val="000000"/>
              </w:rPr>
              <w:t xml:space="preserve">Apply potential energy function to identify amino acids that contribute to substrate binding thermodynamics. </w:t>
            </w:r>
            <w:r w:rsidRPr="007D0A09">
              <w:rPr>
                <w:color w:val="000000"/>
              </w:rPr>
              <w:t xml:space="preserve">The long-timescale MD calculations for </w:t>
            </w:r>
            <w:r>
              <w:rPr>
                <w:color w:val="000000"/>
              </w:rPr>
              <w:t xml:space="preserve">the </w:t>
            </w:r>
            <w:r w:rsidRPr="007D0A09">
              <w:rPr>
                <w:color w:val="000000"/>
              </w:rPr>
              <w:t xml:space="preserve">red1 </w:t>
            </w:r>
            <w:r>
              <w:rPr>
                <w:color w:val="000000"/>
              </w:rPr>
              <w:t xml:space="preserve">state of MCR </w:t>
            </w:r>
            <w:r w:rsidRPr="007D0A09">
              <w:rPr>
                <w:color w:val="000000"/>
              </w:rPr>
              <w:t>are completed, and all that remains are detailed analyses of concerted motions further away from the active site, specifically, unstructured regions near Tyr337. Estimates of the acidity of the acidity of active site residues are currently underway to guide the experimental assignment of key functional residues.</w:t>
            </w:r>
          </w:p>
        </w:tc>
      </w:tr>
      <w:tr w:rsidR="002D0805" w:rsidRPr="00C727D2" w14:paraId="6F0542A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C533B5F" w14:textId="77777777" w:rsidR="002D0805" w:rsidRPr="00C727D2" w:rsidRDefault="002D0805" w:rsidP="002D0805">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19723F" w14:textId="77777777" w:rsidR="002D0805" w:rsidRPr="00C727D2" w:rsidRDefault="002D0805" w:rsidP="002D0805">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40A059" w14:textId="77777777" w:rsidR="002D0805" w:rsidRPr="00C727D2" w:rsidRDefault="002D0805" w:rsidP="002D0805">
            <w:pPr>
              <w:ind w:firstLine="0"/>
            </w:pPr>
            <w:r>
              <w:t>20</w:t>
            </w:r>
            <w:r w:rsidRPr="00E037CE">
              <w:t xml:space="preserve">% </w:t>
            </w:r>
            <w:r w:rsidRPr="00E037C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54386B" w14:textId="77777777" w:rsidR="002D0805" w:rsidRPr="005B5555" w:rsidRDefault="002D0805" w:rsidP="002D0805">
            <w:pPr>
              <w:ind w:firstLine="0"/>
              <w:rPr>
                <w:b/>
                <w:color w:val="000000"/>
              </w:rPr>
            </w:pPr>
            <w:r w:rsidRPr="00E037CE">
              <w:rPr>
                <w:b/>
                <w:color w:val="000000"/>
              </w:rPr>
              <w:lastRenderedPageBreak/>
              <w:t xml:space="preserve">Validate activation energies in MCR pathways using </w:t>
            </w:r>
            <w:r w:rsidRPr="00E037CE">
              <w:rPr>
                <w:b/>
                <w:color w:val="000000"/>
              </w:rPr>
              <w:lastRenderedPageBreak/>
              <w:t xml:space="preserve">experimental data from Ragsdale’s lab. </w:t>
            </w:r>
            <w:r w:rsidRPr="00472CAF">
              <w:rPr>
                <w:color w:val="000000"/>
              </w:rPr>
              <w:t xml:space="preserve">QM/MM geometry optimizations of </w:t>
            </w:r>
            <w:r>
              <w:rPr>
                <w:color w:val="000000"/>
              </w:rPr>
              <w:t xml:space="preserve">the red1 and ox1 </w:t>
            </w:r>
            <w:r w:rsidRPr="00472CAF">
              <w:rPr>
                <w:color w:val="000000"/>
              </w:rPr>
              <w:t xml:space="preserve">reaction intermediates proposed by Ragsdale’s lab </w:t>
            </w:r>
            <w:r>
              <w:rPr>
                <w:color w:val="000000"/>
              </w:rPr>
              <w:t>have been completed. QM/MM simulations are currently being applied to the CoBS-SCoM intermediate.</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lastRenderedPageBreak/>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77777777" w:rsidR="002D0805" w:rsidRPr="00AA50B6" w:rsidRDefault="002D0805" w:rsidP="002D0805">
            <w:pPr>
              <w:ind w:right="109" w:firstLine="0"/>
              <w:jc w:val="left"/>
              <w:rPr>
                <w:bCs/>
              </w:rPr>
            </w:pPr>
            <w:r>
              <w:rPr>
                <w:bCs/>
              </w:rPr>
              <w:t>1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D0805" w:rsidRPr="00C727D2" w14:paraId="6A97E513"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5369D5C" w14:textId="77777777" w:rsidR="002D0805" w:rsidRPr="00AA50B6" w:rsidRDefault="002D0805" w:rsidP="002D0805">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3FB9AB" w14:textId="77777777" w:rsidR="002D0805" w:rsidRPr="00AA50B6" w:rsidRDefault="002D0805" w:rsidP="002D080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6C2E0DC" w14:textId="77777777" w:rsidR="002D0805" w:rsidRPr="00AA50B6" w:rsidRDefault="002D0805" w:rsidP="002D080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D394EFD" w14:textId="77777777" w:rsidR="002D0805" w:rsidRPr="00F845D7" w:rsidRDefault="002D0805" w:rsidP="002D0805">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5683CFF2" w14:textId="32C122EC" w:rsidR="00CD1EBC" w:rsidRPr="00CD1EBC" w:rsidRDefault="00CD1EBC" w:rsidP="00CD1EBC">
      <w:pPr>
        <w:ind w:firstLine="0"/>
      </w:pPr>
      <w:r w:rsidRPr="00CD1EBC">
        <w:rPr>
          <w:b/>
        </w:rPr>
        <w:t xml:space="preserve">M1.3 and M1.4.  </w:t>
      </w:r>
      <w:r w:rsidRPr="00CD1EBC">
        <w:t xml:space="preserve">The goal is to introduce a cloned and his-tagged copy of the </w:t>
      </w:r>
      <w:r w:rsidRPr="00CD1EBC">
        <w:rPr>
          <w:i/>
        </w:rPr>
        <w:t>M. maripaludis</w:t>
      </w:r>
      <w:r w:rsidRPr="00CD1EBC">
        <w:t xml:space="preserve"> </w:t>
      </w:r>
      <w:proofErr w:type="spellStart"/>
      <w:r w:rsidRPr="00CD1EBC">
        <w:t>Mcr</w:t>
      </w:r>
      <w:proofErr w:type="spellEnd"/>
      <w:r w:rsidRPr="00CD1EBC">
        <w:t xml:space="preserve"> and demonstrate activity by deleting the copy in the genome.  This will be important as proof of principle of our expression strategy.  It will also set up a system for the mutagenesis of the </w:t>
      </w:r>
      <w:r w:rsidRPr="00CD1EBC">
        <w:rPr>
          <w:i/>
        </w:rPr>
        <w:t>M. maripaludis</w:t>
      </w:r>
      <w:r w:rsidRPr="00CD1EBC">
        <w:t xml:space="preserve"> </w:t>
      </w:r>
      <w:proofErr w:type="spellStart"/>
      <w:r w:rsidRPr="00CD1EBC">
        <w:t>Mcr</w:t>
      </w:r>
      <w:proofErr w:type="spellEnd"/>
      <w:r w:rsidRPr="00CD1EBC">
        <w:t xml:space="preserve">, should we opt to focus on the </w:t>
      </w:r>
      <w:r w:rsidRPr="00CD1EBC">
        <w:rPr>
          <w:i/>
        </w:rPr>
        <w:t>M. maripaludis</w:t>
      </w:r>
      <w:r w:rsidRPr="00CD1EBC">
        <w:t xml:space="preserve"> </w:t>
      </w:r>
      <w:proofErr w:type="spellStart"/>
      <w:r w:rsidRPr="00CD1EBC">
        <w:t>Mcr</w:t>
      </w:r>
      <w:proofErr w:type="spellEnd"/>
      <w:r w:rsidRPr="00CD1EBC">
        <w:t xml:space="preserve"> for biochemical studies.  Currently this effort is delayed by technical difficulties with the cloning.  We expect to resolve these soon.</w:t>
      </w:r>
    </w:p>
    <w:p w14:paraId="19CD594C" w14:textId="77777777" w:rsidR="00CD1EBC" w:rsidRPr="00CD1EBC" w:rsidRDefault="00CD1EBC" w:rsidP="00CD1EBC">
      <w:pPr>
        <w:ind w:firstLine="0"/>
        <w:rPr>
          <w:b/>
        </w:rPr>
      </w:pPr>
    </w:p>
    <w:p w14:paraId="75E77F0A" w14:textId="77777777" w:rsidR="00CD1EBC" w:rsidRPr="00CD1EBC" w:rsidRDefault="00CD1EBC" w:rsidP="00CD1EBC">
      <w:pPr>
        <w:ind w:firstLine="0"/>
      </w:pPr>
      <w:r w:rsidRPr="00CD1EBC">
        <w:rPr>
          <w:b/>
        </w:rPr>
        <w:t>M1.5.</w:t>
      </w:r>
      <w:r w:rsidRPr="00CD1EBC">
        <w:t xml:space="preserve">  Since levels of expressed heterologous proteins were low, it was important to determine whether there was a deficiency in expression at the mRNA level.  We are currently focusing on the methanol methyltransferase because it is critical in our overall objective and must come from a heterologous source (</w:t>
      </w:r>
      <w:r w:rsidRPr="00CD1EBC">
        <w:rPr>
          <w:i/>
        </w:rPr>
        <w:t>M. maripaludis</w:t>
      </w:r>
      <w:r w:rsidRPr="00CD1EBC">
        <w:t xml:space="preserve"> contains no gene for this enzyme).  Initial experiments using RT-PCR indicated that mRNA levels were indeed a problem.  We therefore cloned and introduced a new construct that included intergenic sequences from </w:t>
      </w:r>
      <w:proofErr w:type="spellStart"/>
      <w:r w:rsidRPr="00CD1EBC">
        <w:rPr>
          <w:i/>
        </w:rPr>
        <w:t>Methanococcus</w:t>
      </w:r>
      <w:proofErr w:type="spellEnd"/>
      <w:r w:rsidRPr="00CD1EBC">
        <w:rPr>
          <w:i/>
        </w:rPr>
        <w:t xml:space="preserve"> </w:t>
      </w:r>
      <w:proofErr w:type="spellStart"/>
      <w:r w:rsidRPr="00CD1EBC">
        <w:rPr>
          <w:i/>
        </w:rPr>
        <w:t>voltae</w:t>
      </w:r>
      <w:proofErr w:type="spellEnd"/>
      <w:r w:rsidRPr="00CD1EBC">
        <w:t xml:space="preserve"> (closely related to </w:t>
      </w:r>
      <w:r w:rsidRPr="00CD1EBC">
        <w:rPr>
          <w:i/>
        </w:rPr>
        <w:t>M. maripaludis</w:t>
      </w:r>
      <w:r w:rsidRPr="00CD1EBC">
        <w:t xml:space="preserve">) and the transcriptional terminator from the gene encoding the highly expressed S-layer protein of </w:t>
      </w:r>
      <w:r w:rsidRPr="00CD1EBC">
        <w:rPr>
          <w:i/>
        </w:rPr>
        <w:t>M. maripaludis</w:t>
      </w:r>
      <w:r w:rsidRPr="00CD1EBC">
        <w:t xml:space="preserve">.  RT-PCR (Fig. 1) showed that with the methanol methyltransferase from </w:t>
      </w:r>
      <w:proofErr w:type="spellStart"/>
      <w:r w:rsidRPr="00CD1EBC">
        <w:rPr>
          <w:i/>
        </w:rPr>
        <w:t>Methanosarcina</w:t>
      </w:r>
      <w:proofErr w:type="spellEnd"/>
      <w:r w:rsidRPr="00CD1EBC">
        <w:rPr>
          <w:i/>
        </w:rPr>
        <w:t xml:space="preserve"> </w:t>
      </w:r>
      <w:proofErr w:type="spellStart"/>
      <w:r w:rsidRPr="00CD1EBC">
        <w:rPr>
          <w:i/>
        </w:rPr>
        <w:t>acetivorans</w:t>
      </w:r>
      <w:proofErr w:type="spellEnd"/>
      <w:r w:rsidRPr="00CD1EBC">
        <w:t xml:space="preserve">, we have been successful, and mRNA levels are similar to those of the native </w:t>
      </w:r>
      <w:proofErr w:type="spellStart"/>
      <w:r w:rsidRPr="00CD1EBC">
        <w:rPr>
          <w:i/>
        </w:rPr>
        <w:t>mcr</w:t>
      </w:r>
      <w:proofErr w:type="spellEnd"/>
      <w:r w:rsidRPr="00CD1EBC">
        <w:t xml:space="preserve">.  We will take similar measures with the methanol methyltransferase from </w:t>
      </w:r>
      <w:proofErr w:type="spellStart"/>
      <w:r w:rsidRPr="00CD1EBC">
        <w:rPr>
          <w:i/>
        </w:rPr>
        <w:t>Methanosphaera</w:t>
      </w:r>
      <w:proofErr w:type="spellEnd"/>
      <w:r w:rsidRPr="00CD1EBC">
        <w:rPr>
          <w:i/>
        </w:rPr>
        <w:t xml:space="preserve"> </w:t>
      </w:r>
      <w:proofErr w:type="spellStart"/>
      <w:r w:rsidRPr="00CD1EBC">
        <w:rPr>
          <w:i/>
        </w:rPr>
        <w:t>stadtmanae</w:t>
      </w:r>
      <w:proofErr w:type="spellEnd"/>
      <w:r w:rsidRPr="00CD1EBC">
        <w:t xml:space="preserve"> and the heterologous </w:t>
      </w:r>
      <w:proofErr w:type="spellStart"/>
      <w:r w:rsidRPr="00CD1EBC">
        <w:t>Mcr’s</w:t>
      </w:r>
      <w:proofErr w:type="spellEnd"/>
      <w:r w:rsidRPr="00CD1EBC">
        <w:t>.</w:t>
      </w:r>
    </w:p>
    <w:p w14:paraId="4D0198F2" w14:textId="77777777" w:rsidR="00CD1EBC" w:rsidRPr="00CD1EBC" w:rsidRDefault="00CD1EBC" w:rsidP="00CD1EBC">
      <w:pPr>
        <w:ind w:firstLine="0"/>
      </w:pPr>
      <w:r w:rsidRPr="00CD1EBC">
        <w:rPr>
          <w:noProof/>
        </w:rPr>
        <w:lastRenderedPageBreak/>
        <w:drawing>
          <wp:inline distT="0" distB="0" distL="0" distR="0" wp14:anchorId="0498882B" wp14:editId="6AAC999C">
            <wp:extent cx="5943444" cy="2883877"/>
            <wp:effectExtent l="0" t="0" r="63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df"/>
                    <pic:cNvPicPr/>
                  </pic:nvPicPr>
                  <pic:blipFill rotWithShape="1">
                    <a:blip r:embed="rId8">
                      <a:extLst>
                        <a:ext uri="{28A0092B-C50C-407E-A947-70E740481C1C}">
                          <a14:useLocalDpi xmlns:a14="http://schemas.microsoft.com/office/drawing/2010/main" val="0"/>
                        </a:ext>
                      </a:extLst>
                    </a:blip>
                    <a:srcRect t="16437" b="18867"/>
                    <a:stretch/>
                  </pic:blipFill>
                  <pic:spPr bwMode="auto">
                    <a:xfrm>
                      <a:off x="0" y="0"/>
                      <a:ext cx="5943600" cy="2883953"/>
                    </a:xfrm>
                    <a:prstGeom prst="rect">
                      <a:avLst/>
                    </a:prstGeom>
                    <a:ln>
                      <a:noFill/>
                    </a:ln>
                    <a:extLst>
                      <a:ext uri="{53640926-AAD7-44D8-BBD7-CCE9431645EC}">
                        <a14:shadowObscured xmlns:a14="http://schemas.microsoft.com/office/drawing/2010/main"/>
                      </a:ext>
                    </a:extLst>
                  </pic:spPr>
                </pic:pic>
              </a:graphicData>
            </a:graphic>
          </wp:inline>
        </w:drawing>
      </w:r>
    </w:p>
    <w:p w14:paraId="51554E8F" w14:textId="6E0DAE6C" w:rsidR="00CD1EBC" w:rsidRPr="00B32C9A" w:rsidRDefault="00CD1EBC" w:rsidP="00CD1EBC">
      <w:pPr>
        <w:ind w:firstLine="0"/>
        <w:rPr>
          <w:rFonts w:ascii="Arial" w:hAnsi="Arial" w:cs="Arial"/>
          <w:sz w:val="20"/>
          <w:szCs w:val="20"/>
        </w:rPr>
      </w:pPr>
      <w:r w:rsidRPr="00B32C9A">
        <w:rPr>
          <w:rFonts w:ascii="Arial" w:hAnsi="Arial" w:cs="Arial"/>
          <w:b/>
          <w:sz w:val="20"/>
          <w:szCs w:val="20"/>
        </w:rPr>
        <w:t>Fig. 1.</w:t>
      </w:r>
      <w:r w:rsidRPr="00B32C9A">
        <w:rPr>
          <w:rFonts w:ascii="Arial" w:hAnsi="Arial" w:cs="Arial"/>
          <w:sz w:val="20"/>
          <w:szCs w:val="20"/>
        </w:rPr>
        <w:t xml:space="preserve">  RT-PCR of methanol methyltransferase (</w:t>
      </w:r>
      <w:proofErr w:type="spellStart"/>
      <w:r w:rsidRPr="00B32C9A">
        <w:rPr>
          <w:rFonts w:ascii="Arial" w:hAnsi="Arial" w:cs="Arial"/>
          <w:sz w:val="20"/>
          <w:szCs w:val="20"/>
        </w:rPr>
        <w:t>mta</w:t>
      </w:r>
      <w:proofErr w:type="spellEnd"/>
      <w:r w:rsidRPr="00B32C9A">
        <w:rPr>
          <w:rFonts w:ascii="Arial" w:hAnsi="Arial" w:cs="Arial"/>
          <w:sz w:val="20"/>
          <w:szCs w:val="20"/>
        </w:rPr>
        <w:t xml:space="preserve">) genes from </w:t>
      </w:r>
      <w:proofErr w:type="spellStart"/>
      <w:r w:rsidRPr="00B32C9A">
        <w:rPr>
          <w:rFonts w:ascii="Arial" w:hAnsi="Arial" w:cs="Arial"/>
          <w:sz w:val="20"/>
          <w:szCs w:val="20"/>
        </w:rPr>
        <w:t>Methanosarcina</w:t>
      </w:r>
      <w:proofErr w:type="spellEnd"/>
      <w:r w:rsidRPr="00B32C9A">
        <w:rPr>
          <w:rFonts w:ascii="Arial" w:hAnsi="Arial" w:cs="Arial"/>
          <w:sz w:val="20"/>
          <w:szCs w:val="20"/>
        </w:rPr>
        <w:t xml:space="preserve"> </w:t>
      </w:r>
      <w:proofErr w:type="spellStart"/>
      <w:r w:rsidRPr="00B32C9A">
        <w:rPr>
          <w:rFonts w:ascii="Arial" w:hAnsi="Arial" w:cs="Arial"/>
          <w:sz w:val="20"/>
          <w:szCs w:val="20"/>
        </w:rPr>
        <w:t>acetivorans</w:t>
      </w:r>
      <w:proofErr w:type="spellEnd"/>
      <w:r w:rsidRPr="00B32C9A">
        <w:rPr>
          <w:rFonts w:ascii="Arial" w:hAnsi="Arial" w:cs="Arial"/>
          <w:sz w:val="20"/>
          <w:szCs w:val="20"/>
        </w:rPr>
        <w:t xml:space="preserve"> expressed in M. maripaludis.  </w:t>
      </w:r>
      <w:proofErr w:type="gramStart"/>
      <w:r w:rsidRPr="00B32C9A">
        <w:rPr>
          <w:rFonts w:ascii="Arial" w:hAnsi="Arial" w:cs="Arial"/>
          <w:sz w:val="20"/>
          <w:szCs w:val="20"/>
        </w:rPr>
        <w:t>mtaC1, first gene in the operon.</w:t>
      </w:r>
      <w:proofErr w:type="gramEnd"/>
      <w:r w:rsidRPr="00B32C9A">
        <w:rPr>
          <w:rFonts w:ascii="Arial" w:hAnsi="Arial" w:cs="Arial"/>
          <w:sz w:val="20"/>
          <w:szCs w:val="20"/>
        </w:rPr>
        <w:t xml:space="preserve">  </w:t>
      </w:r>
      <w:proofErr w:type="gramStart"/>
      <w:r w:rsidRPr="00B32C9A">
        <w:rPr>
          <w:rFonts w:ascii="Arial" w:hAnsi="Arial" w:cs="Arial"/>
          <w:sz w:val="20"/>
          <w:szCs w:val="20"/>
        </w:rPr>
        <w:t>MA4380, last gene in the operon.</w:t>
      </w:r>
      <w:proofErr w:type="gramEnd"/>
      <w:r w:rsidRPr="00B32C9A">
        <w:rPr>
          <w:rFonts w:ascii="Arial" w:hAnsi="Arial" w:cs="Arial"/>
          <w:sz w:val="20"/>
          <w:szCs w:val="20"/>
        </w:rPr>
        <w:t xml:space="preserve">  The native </w:t>
      </w:r>
      <w:proofErr w:type="spellStart"/>
      <w:r w:rsidRPr="00B32C9A">
        <w:rPr>
          <w:rFonts w:ascii="Arial" w:hAnsi="Arial" w:cs="Arial"/>
          <w:sz w:val="20"/>
          <w:szCs w:val="20"/>
        </w:rPr>
        <w:t>mcr</w:t>
      </w:r>
      <w:proofErr w:type="spellEnd"/>
      <w:r w:rsidRPr="00B32C9A">
        <w:rPr>
          <w:rFonts w:ascii="Arial" w:hAnsi="Arial" w:cs="Arial"/>
          <w:sz w:val="20"/>
          <w:szCs w:val="20"/>
        </w:rPr>
        <w:t xml:space="preserve"> genes are shown for comparison.  Lanes 3, 6, 10, and 13 show RT-PCR signals.</w:t>
      </w:r>
    </w:p>
    <w:p w14:paraId="50B3AB33" w14:textId="77777777" w:rsidR="00CD1EBC" w:rsidRPr="00CD1EBC" w:rsidRDefault="00CD1EBC" w:rsidP="00CD1EBC">
      <w:pPr>
        <w:ind w:firstLine="0"/>
        <w:rPr>
          <w:b/>
        </w:rPr>
      </w:pPr>
    </w:p>
    <w:p w14:paraId="1B0B2C49" w14:textId="65B96DBC" w:rsidR="00CD1EBC" w:rsidRPr="00CD1EBC" w:rsidRDefault="00CD1EBC" w:rsidP="00CD1EBC">
      <w:pPr>
        <w:ind w:firstLine="0"/>
      </w:pPr>
      <w:r w:rsidRPr="00CD1EBC">
        <w:rPr>
          <w:b/>
        </w:rPr>
        <w:t xml:space="preserve">M1.6.  </w:t>
      </w:r>
      <w:r w:rsidRPr="00CD1EBC">
        <w:t xml:space="preserve">A smaller replicative expression plasmid and a suitable host strain have been made and tested and are now being used routinely.  The plasmid is equipped with a promoter and a transcriptional terminator and its utility was demonstrated by our successful expression of mRNA as shown above.  A similar vector designed for integration into the genome instead of replication as a plasmid has also been constructed since it may afford greater expression levels in the </w:t>
      </w:r>
      <w:proofErr w:type="spellStart"/>
      <w:r w:rsidRPr="00CD1EBC">
        <w:t>polyploid</w:t>
      </w:r>
      <w:proofErr w:type="spellEnd"/>
      <w:r w:rsidRPr="00CD1EBC">
        <w:t xml:space="preserve"> </w:t>
      </w:r>
      <w:r w:rsidRPr="00CD1EBC">
        <w:rPr>
          <w:i/>
        </w:rPr>
        <w:t>M. maripaludis</w:t>
      </w:r>
      <w:r w:rsidRPr="00CD1EBC">
        <w:t xml:space="preserve">.  A strain has been constructed with the proteasome activator knocked out.  The chaperonin has been cloned and will soon be introduced into </w:t>
      </w:r>
      <w:r w:rsidRPr="00CD1EBC">
        <w:rPr>
          <w:i/>
        </w:rPr>
        <w:t>M. maripaludis</w:t>
      </w:r>
      <w:r w:rsidRPr="00CD1EBC">
        <w:t>.  Soon we will test the effect of these measures on the levels of expressed heterologous prote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0"/>
        <w:gridCol w:w="3016"/>
      </w:tblGrid>
      <w:tr w:rsidR="00AA55DC" w14:paraId="57088BDB" w14:textId="77777777" w:rsidTr="00AA55DC">
        <w:tc>
          <w:tcPr>
            <w:tcW w:w="6560" w:type="dxa"/>
          </w:tcPr>
          <w:p w14:paraId="27DD0945" w14:textId="77777777" w:rsidR="00AA55DC" w:rsidRDefault="00AA55DC" w:rsidP="00CD1EBC">
            <w:pPr>
              <w:ind w:firstLine="0"/>
              <w:rPr>
                <w:b/>
              </w:rPr>
            </w:pPr>
          </w:p>
          <w:p w14:paraId="0D0876B4" w14:textId="77777777" w:rsidR="00CD1EBC" w:rsidRDefault="00CD1EBC" w:rsidP="00CD1EBC">
            <w:pPr>
              <w:ind w:firstLine="0"/>
            </w:pPr>
            <w:r w:rsidRPr="00CD1EBC">
              <w:rPr>
                <w:b/>
              </w:rPr>
              <w:t>M1.10.</w:t>
            </w:r>
            <w:r w:rsidRPr="00CD1EBC">
              <w:t xml:space="preserve">  Fig. 2 shows a recent Western blot demonstrating expression of the </w:t>
            </w:r>
            <w:proofErr w:type="spellStart"/>
            <w:r w:rsidRPr="00CD1EBC">
              <w:rPr>
                <w:i/>
              </w:rPr>
              <w:t>Methanosarcina</w:t>
            </w:r>
            <w:proofErr w:type="spellEnd"/>
            <w:r w:rsidRPr="00CD1EBC">
              <w:rPr>
                <w:i/>
              </w:rPr>
              <w:t xml:space="preserve"> </w:t>
            </w:r>
            <w:proofErr w:type="spellStart"/>
            <w:r w:rsidRPr="00CD1EBC">
              <w:rPr>
                <w:i/>
              </w:rPr>
              <w:t>acetivorans</w:t>
            </w:r>
            <w:proofErr w:type="spellEnd"/>
            <w:r w:rsidRPr="00CD1EBC">
              <w:t xml:space="preserve"> methanol methyltransferase.  This is the protein obtained from the strain that generated the RT-PCR results shown above.  We will test the measures implemented in M1.6 to see if they increase protein levels. </w:t>
            </w:r>
          </w:p>
          <w:p w14:paraId="5FABC649" w14:textId="77777777" w:rsidR="00CD1EBC" w:rsidRDefault="00CD1EBC" w:rsidP="00CD1EBC">
            <w:pPr>
              <w:ind w:firstLine="0"/>
            </w:pPr>
          </w:p>
          <w:p w14:paraId="5BE2CEFC" w14:textId="77777777" w:rsidR="00CD1EBC" w:rsidRDefault="00CD1EBC" w:rsidP="00CD1EBC">
            <w:pPr>
              <w:ind w:firstLine="0"/>
            </w:pPr>
          </w:p>
          <w:p w14:paraId="272B8C0A" w14:textId="77777777" w:rsidR="00CD1EBC" w:rsidRDefault="00CD1EBC" w:rsidP="00CD1EBC">
            <w:pPr>
              <w:ind w:firstLine="0"/>
            </w:pPr>
          </w:p>
          <w:p w14:paraId="4966CF9D" w14:textId="4CA82417" w:rsidR="00CD1EBC" w:rsidRPr="00B32C9A" w:rsidRDefault="00CD1EBC" w:rsidP="00CD1EBC">
            <w:pPr>
              <w:ind w:firstLine="0"/>
              <w:rPr>
                <w:rFonts w:ascii="Arial" w:hAnsi="Arial" w:cs="Arial"/>
                <w:sz w:val="20"/>
                <w:szCs w:val="20"/>
              </w:rPr>
            </w:pPr>
            <w:r w:rsidRPr="00B32C9A">
              <w:rPr>
                <w:rFonts w:ascii="Arial" w:hAnsi="Arial" w:cs="Arial"/>
                <w:b/>
                <w:sz w:val="20"/>
                <w:szCs w:val="20"/>
              </w:rPr>
              <w:t>Fig. 2.</w:t>
            </w:r>
            <w:r w:rsidRPr="00B32C9A">
              <w:rPr>
                <w:rFonts w:ascii="Arial" w:hAnsi="Arial" w:cs="Arial"/>
                <w:sz w:val="20"/>
                <w:szCs w:val="20"/>
              </w:rPr>
              <w:t xml:space="preserve">  Western blot showing a his-tagged subunit (MtaB1) the </w:t>
            </w:r>
            <w:proofErr w:type="spellStart"/>
            <w:r w:rsidRPr="00B32C9A">
              <w:rPr>
                <w:rFonts w:ascii="Arial" w:hAnsi="Arial" w:cs="Arial"/>
                <w:i/>
                <w:sz w:val="20"/>
                <w:szCs w:val="20"/>
              </w:rPr>
              <w:t>Methanosarcina</w:t>
            </w:r>
            <w:proofErr w:type="spellEnd"/>
            <w:r w:rsidRPr="00B32C9A">
              <w:rPr>
                <w:rFonts w:ascii="Arial" w:hAnsi="Arial" w:cs="Arial"/>
                <w:i/>
                <w:sz w:val="20"/>
                <w:szCs w:val="20"/>
              </w:rPr>
              <w:t xml:space="preserve"> </w:t>
            </w:r>
            <w:proofErr w:type="spellStart"/>
            <w:r w:rsidRPr="00B32C9A">
              <w:rPr>
                <w:rFonts w:ascii="Arial" w:hAnsi="Arial" w:cs="Arial"/>
                <w:i/>
                <w:sz w:val="20"/>
                <w:szCs w:val="20"/>
              </w:rPr>
              <w:t>acetivorans</w:t>
            </w:r>
            <w:proofErr w:type="spellEnd"/>
            <w:r w:rsidRPr="00B32C9A">
              <w:rPr>
                <w:rFonts w:ascii="Arial" w:hAnsi="Arial" w:cs="Arial"/>
                <w:sz w:val="20"/>
                <w:szCs w:val="20"/>
              </w:rPr>
              <w:t xml:space="preserve"> methanol methyltransferase expressed in </w:t>
            </w:r>
            <w:r w:rsidRPr="00B32C9A">
              <w:rPr>
                <w:rFonts w:ascii="Arial" w:hAnsi="Arial" w:cs="Arial"/>
                <w:i/>
                <w:sz w:val="20"/>
                <w:szCs w:val="20"/>
              </w:rPr>
              <w:t>M. maripaludis</w:t>
            </w:r>
            <w:r w:rsidRPr="00B32C9A">
              <w:rPr>
                <w:rFonts w:ascii="Arial" w:hAnsi="Arial" w:cs="Arial"/>
                <w:sz w:val="20"/>
                <w:szCs w:val="20"/>
              </w:rPr>
              <w:t xml:space="preserve">.  </w:t>
            </w:r>
            <w:proofErr w:type="spellStart"/>
            <w:r w:rsidRPr="00B32C9A">
              <w:rPr>
                <w:rFonts w:ascii="Arial" w:hAnsi="Arial" w:cs="Arial"/>
                <w:sz w:val="20"/>
                <w:szCs w:val="20"/>
              </w:rPr>
              <w:t>HdrA</w:t>
            </w:r>
            <w:proofErr w:type="spellEnd"/>
            <w:r w:rsidRPr="00B32C9A">
              <w:rPr>
                <w:rFonts w:ascii="Arial" w:hAnsi="Arial" w:cs="Arial"/>
                <w:sz w:val="20"/>
                <w:szCs w:val="20"/>
              </w:rPr>
              <w:t xml:space="preserve"> is a </w:t>
            </w:r>
            <w:proofErr w:type="spellStart"/>
            <w:r w:rsidRPr="00B32C9A">
              <w:rPr>
                <w:rFonts w:ascii="Arial" w:hAnsi="Arial" w:cs="Arial"/>
                <w:sz w:val="20"/>
                <w:szCs w:val="20"/>
              </w:rPr>
              <w:t>his</w:t>
            </w:r>
            <w:proofErr w:type="spellEnd"/>
            <w:r w:rsidRPr="00B32C9A">
              <w:rPr>
                <w:rFonts w:ascii="Arial" w:hAnsi="Arial" w:cs="Arial"/>
                <w:sz w:val="20"/>
                <w:szCs w:val="20"/>
              </w:rPr>
              <w:t>-tagged protein known to be expressed at high levels, shown for comparison.</w:t>
            </w:r>
          </w:p>
        </w:tc>
        <w:tc>
          <w:tcPr>
            <w:tcW w:w="3016" w:type="dxa"/>
          </w:tcPr>
          <w:p w14:paraId="083792D4" w14:textId="2C58288E" w:rsidR="00CD1EBC" w:rsidRDefault="00CD1EBC" w:rsidP="00CD1EBC">
            <w:pPr>
              <w:ind w:firstLine="0"/>
            </w:pPr>
            <w:r w:rsidRPr="00CD1EBC">
              <w:rPr>
                <w:b/>
                <w:noProof/>
              </w:rPr>
              <w:drawing>
                <wp:inline distT="0" distB="0" distL="0" distR="0" wp14:anchorId="4D1892CC" wp14:editId="6064EC7C">
                  <wp:extent cx="1766277" cy="2063115"/>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df"/>
                          <pic:cNvPicPr/>
                        </pic:nvPicPr>
                        <pic:blipFill rotWithShape="1">
                          <a:blip r:embed="rId9">
                            <a:extLst>
                              <a:ext uri="{28A0092B-C50C-407E-A947-70E740481C1C}">
                                <a14:useLocalDpi xmlns:a14="http://schemas.microsoft.com/office/drawing/2010/main" val="0"/>
                              </a:ext>
                            </a:extLst>
                          </a:blip>
                          <a:srcRect l="36303" t="23976" r="33957" b="29706"/>
                          <a:stretch/>
                        </pic:blipFill>
                        <pic:spPr bwMode="auto">
                          <a:xfrm>
                            <a:off x="0" y="0"/>
                            <a:ext cx="1767604" cy="2064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CF34D8" w14:textId="6E75E035" w:rsidR="00CD1EBC" w:rsidRPr="00CD1EBC" w:rsidRDefault="00CD1EBC" w:rsidP="00CD1EBC">
      <w:pPr>
        <w:ind w:firstLine="0"/>
      </w:pPr>
    </w:p>
    <w:p w14:paraId="3C74A5D2" w14:textId="4D092238" w:rsidR="00B0484E" w:rsidRPr="00314605" w:rsidRDefault="00B0484E" w:rsidP="00B0484E">
      <w:pPr>
        <w:ind w:firstLine="0"/>
        <w:rPr>
          <w:b/>
          <w:i/>
        </w:rPr>
      </w:pPr>
      <w:r w:rsidRPr="005C2532">
        <w:rPr>
          <w:b/>
          <w:highlight w:val="yellow"/>
        </w:rPr>
        <w:t>Milestones 2.</w:t>
      </w:r>
      <w:r w:rsidR="004721F3" w:rsidRPr="005C2532">
        <w:rPr>
          <w:b/>
          <w:highlight w:val="yellow"/>
        </w:rPr>
        <w:t>3</w:t>
      </w:r>
      <w:r w:rsidRPr="005C2532">
        <w:rPr>
          <w:b/>
          <w:highlight w:val="yellow"/>
        </w:rPr>
        <w:t>-2.</w:t>
      </w:r>
      <w:r w:rsidR="004721F3" w:rsidRPr="005C2532">
        <w:rPr>
          <w:b/>
          <w:highlight w:val="yellow"/>
        </w:rPr>
        <w:t>4</w:t>
      </w:r>
      <w:r w:rsidRPr="005C2532">
        <w:rPr>
          <w:b/>
          <w:highlight w:val="yellow"/>
        </w:rPr>
        <w:t xml:space="preserve">:  Build and refine a draft metabolic model for </w:t>
      </w:r>
      <w:r w:rsidRPr="005C2532">
        <w:rPr>
          <w:b/>
          <w:i/>
          <w:highlight w:val="yellow"/>
        </w:rPr>
        <w:t>M. maripaludis</w:t>
      </w:r>
      <w:r w:rsidRPr="00314605">
        <w:rPr>
          <w:b/>
          <w:i/>
        </w:rPr>
        <w:t xml:space="preserve"> </w:t>
      </w:r>
    </w:p>
    <w:p w14:paraId="620A3A23" w14:textId="1560A8D9" w:rsidR="00B0484E" w:rsidRPr="00314605" w:rsidRDefault="004721F3" w:rsidP="00B0484E">
      <w:pPr>
        <w:ind w:firstLine="0"/>
        <w:rPr>
          <w:b/>
        </w:rPr>
      </w:pPr>
      <w:r w:rsidRPr="00314605">
        <w:t xml:space="preserve">In previous reports, we have described in detail the process by which we built our </w:t>
      </w:r>
      <w:r w:rsidR="00B0484E" w:rsidRPr="00314605">
        <w:t xml:space="preserve">metabolic model of </w:t>
      </w:r>
      <w:r w:rsidR="00B0484E" w:rsidRPr="00314605">
        <w:rPr>
          <w:i/>
        </w:rPr>
        <w:t>M. maripaludis S2</w:t>
      </w:r>
      <w:r w:rsidR="00801C87">
        <w:rPr>
          <w:i/>
        </w:rPr>
        <w:t xml:space="preserve"> </w:t>
      </w:r>
      <w:r w:rsidR="00801C87" w:rsidRPr="00801C87">
        <w:t>(Fig. 3</w:t>
      </w:r>
      <w:r w:rsidR="00801C87">
        <w:t>)</w:t>
      </w:r>
      <w:r w:rsidRPr="00314605">
        <w:rPr>
          <w:i/>
        </w:rPr>
        <w:t xml:space="preserve">. </w:t>
      </w:r>
      <w:r w:rsidRPr="00314605">
        <w:t xml:space="preserve">Though improving the model is an ongoing process, we have made minimal changes to the model in 2015 because it </w:t>
      </w:r>
      <w:r w:rsidR="00136F9F" w:rsidRPr="00314605">
        <w:t>is already an accurate depiction of central metabolism and thus fulfills its role as a platform for generating strain designs.  At this stage in the project, we have been chiefly concerned with making incremental model improvements and using the model as a metabolic engineering tool. These two aims have been our foci during the last quarter</w:t>
      </w:r>
      <w:r w:rsidR="00314605">
        <w:t>.</w:t>
      </w:r>
    </w:p>
    <w:p w14:paraId="33502CD5" w14:textId="3C74FA53" w:rsidR="005A43CC" w:rsidRDefault="00136F9F" w:rsidP="00B0484E">
      <w:pPr>
        <w:ind w:firstLine="0"/>
        <w:rPr>
          <w:b/>
        </w:rPr>
      </w:pPr>
      <w:r w:rsidRPr="00314605">
        <w:lastRenderedPageBreak/>
        <w:t xml:space="preserve">We have made minor revisions to some biosynthesis reactions based on newly available literature and are pleased to report that our model predicts lethal gene knockouts with 90% accuracy compared to experimental results reported in literature. Evaluating our model’s prediction accuracy for growth yields and byproduct secretion has been slightly delayed by chemostat equipment failure, but we should be able to measure these quantities soon after the chemostats are back online. We have successfully predicted methanogenesis from methanol and hydrogen by inserting methanol methyltransferase genes, reflecting the current experimental efforts to achieve this conversion. Subsequently, we have predicted reverse methanogenesis from methane to methanol by </w:t>
      </w:r>
      <w:r w:rsidR="002C7D3F" w:rsidRPr="00314605">
        <w:t>adding</w:t>
      </w:r>
      <w:r w:rsidRPr="00314605">
        <w:t xml:space="preserve"> an enzymatic reaction to reduce ferredoxin with electrons from hydrogen</w:t>
      </w:r>
      <w:r w:rsidR="002C7D3F" w:rsidRPr="00314605">
        <w:t xml:space="preserve"> to our model. This prediction suggested the importance of reducing ferredoxin in our strain design, but it also did not represent a thermodynamically feasible solution to our system. Rather than generate all of our strain designs based purely on stoichiometry, as we have done in this particular solution, we have elected to add a novel form of predicting free energy to our model as a novel constraint. By calculating overall free energy based on standard free energies of formation and concentrations of external metabolites, we are confident that we can predict strain designs that fulfill both stoichiometry and thermodynamics</w:t>
      </w:r>
      <w:r w:rsidR="009B4F07" w:rsidRPr="00314605">
        <w:t xml:space="preserve">. We are in the final stages of applying this new method to our model and expect to be able to use </w:t>
      </w:r>
      <w:proofErr w:type="spellStart"/>
      <w:r w:rsidR="009B4F07" w:rsidRPr="00314605">
        <w:t>SimOptStrain</w:t>
      </w:r>
      <w:proofErr w:type="spellEnd"/>
      <w:r w:rsidR="009B4F07" w:rsidRPr="00314605">
        <w:t xml:space="preserve"> algorithm</w:t>
      </w:r>
      <w:r w:rsidR="002C7D3F" w:rsidRPr="00314605">
        <w:t xml:space="preserve"> </w:t>
      </w:r>
      <w:r w:rsidR="009B4F07" w:rsidRPr="00314605">
        <w:t xml:space="preserve">to generate our top 5-10 strain designs during the following quarter. </w:t>
      </w:r>
      <w:r w:rsidR="002C7D3F" w:rsidRPr="00314605">
        <w:t xml:space="preserve"> </w:t>
      </w:r>
      <w:r w:rsidR="00B0484E" w:rsidRPr="00314605">
        <w:rPr>
          <w:noProof/>
        </w:rPr>
        <mc:AlternateContent>
          <mc:Choice Requires="wps">
            <w:drawing>
              <wp:anchor distT="0" distB="0" distL="114300" distR="114300" simplePos="0" relativeHeight="251659264" behindDoc="0" locked="0" layoutInCell="1" allowOverlap="1" wp14:anchorId="5B8C0F50" wp14:editId="27344A21">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77777777" w:rsidR="00421987" w:rsidRDefault="00421987"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0D5DEAAD" w:rsidR="00421987" w:rsidRPr="00537592" w:rsidRDefault="00421987" w:rsidP="00B0484E">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3</w:t>
                            </w:r>
                            <w:r w:rsidRPr="00537592">
                              <w:rPr>
                                <w:rFonts w:ascii="Arial" w:hAnsi="Arial" w:cs="Arial"/>
                                <w:i/>
                                <w:sz w:val="20"/>
                                <w:szCs w:val="20"/>
                              </w:rPr>
                              <w:t>: Likelihood-based gap fill workflow</w:t>
                            </w:r>
                          </w:p>
                          <w:p w14:paraId="47B5BAEC" w14:textId="77777777" w:rsidR="00421987" w:rsidRDefault="00421987" w:rsidP="00B0484E"/>
                          <w:p w14:paraId="21D0DA6F" w14:textId="77777777" w:rsidR="00421987" w:rsidRDefault="00421987" w:rsidP="00B0484E"/>
                          <w:p w14:paraId="6458A0F9" w14:textId="77777777" w:rsidR="00421987" w:rsidRDefault="00421987" w:rsidP="00B0484E"/>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Text Box 7" o:spid="_x0000_s1026" type="#_x0000_t202" style="position:absolute;left:0;text-align:left;margin-left:-19.9pt;margin-top:3.3pt;width:266.85pt;height:309.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" filled="f" stroked="f">
                <v:textbox inset=",7.2pt,,7.2pt">
                  <w:txbxContent>
                    <w:p w14:paraId="7BB5DE3E" w14:textId="77777777" w:rsidR="00421987" w:rsidRDefault="00421987"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0D5DEAAD" w:rsidR="00421987" w:rsidRPr="00537592" w:rsidRDefault="00421987" w:rsidP="00B0484E">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3</w:t>
                      </w:r>
                      <w:r w:rsidRPr="00537592">
                        <w:rPr>
                          <w:rFonts w:ascii="Arial" w:hAnsi="Arial" w:cs="Arial"/>
                          <w:i/>
                          <w:sz w:val="20"/>
                          <w:szCs w:val="20"/>
                        </w:rPr>
                        <w:t>: Likelihood-based gap fill workflow</w:t>
                      </w:r>
                    </w:p>
                    <w:p w14:paraId="47B5BAEC" w14:textId="77777777" w:rsidR="00421987" w:rsidRDefault="00421987" w:rsidP="00B0484E"/>
                    <w:p w14:paraId="21D0DA6F" w14:textId="77777777" w:rsidR="00421987" w:rsidRDefault="00421987" w:rsidP="00B0484E"/>
                    <w:p w14:paraId="6458A0F9" w14:textId="77777777" w:rsidR="00421987" w:rsidRDefault="00421987" w:rsidP="00B0484E"/>
                  </w:txbxContent>
                </v:textbox>
                <w10:wrap type="square"/>
              </v:shape>
            </w:pict>
          </mc:Fallback>
        </mc:AlternateContent>
      </w:r>
      <w:r w:rsidR="00B0484E" w:rsidRPr="00314605">
        <w:t xml:space="preserve"> </w:t>
      </w:r>
    </w:p>
    <w:p w14:paraId="36F6BCA6" w14:textId="77777777"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34860F0E" w14:textId="35B20E77" w:rsidR="007246C1" w:rsidRDefault="000B1DB8" w:rsidP="00B47F3F">
      <w:pPr>
        <w:ind w:firstLine="360"/>
      </w:pPr>
      <w:r>
        <w:t>In previous quarterly report</w:t>
      </w:r>
      <w:r w:rsidR="00193D3D">
        <w:t>s</w:t>
      </w:r>
      <w:r>
        <w:t xml:space="preserve">, we </w:t>
      </w:r>
      <w:r w:rsidR="00193D3D">
        <w:t>demonstrated</w:t>
      </w:r>
      <w:r w:rsidR="006F6069">
        <w:t xml:space="preserve">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t xml:space="preserve"> </w:t>
      </w:r>
      <w:r w:rsidR="006F6069">
        <w:t>by</w:t>
      </w:r>
      <w:r>
        <w:t xml:space="preserve"> </w:t>
      </w:r>
      <w:r w:rsidR="00E179F9" w:rsidRPr="006F6069">
        <w:t xml:space="preserve">the </w:t>
      </w:r>
      <w:r w:rsidR="00E179F9" w:rsidRPr="006F6069">
        <w:rPr>
          <w:i/>
        </w:rPr>
        <w:t xml:space="preserve">M. </w:t>
      </w:r>
      <w:proofErr w:type="spellStart"/>
      <w:r w:rsidR="00E179F9" w:rsidRPr="006F6069">
        <w:rPr>
          <w:i/>
        </w:rPr>
        <w:t>marburgensis</w:t>
      </w:r>
      <w:proofErr w:type="spellEnd"/>
      <w:r w:rsidR="00E179F9" w:rsidRPr="006F6069">
        <w:t xml:space="preserve"> </w:t>
      </w:r>
      <w:r>
        <w:t>MCR</w:t>
      </w:r>
      <w:r w:rsidR="006F6069">
        <w:t xml:space="preserve"> </w:t>
      </w:r>
      <w:r w:rsidR="00E179F9">
        <w:t xml:space="preserve">occurs at </w:t>
      </w:r>
      <w:r w:rsidR="00E167DE">
        <w:t xml:space="preserve">rates </w:t>
      </w:r>
      <w:r w:rsidR="00E167DE" w:rsidRPr="005A77DD">
        <w:t>(0.8 s</w:t>
      </w:r>
      <w:r w:rsidR="00E167DE" w:rsidRPr="005A77DD">
        <w:rPr>
          <w:vertAlign w:val="superscript"/>
        </w:rPr>
        <w:t>-1</w:t>
      </w:r>
      <w:r w:rsidR="00E167DE" w:rsidRPr="005A77DD">
        <w:t xml:space="preserve">, 20 </w:t>
      </w:r>
      <w:proofErr w:type="spellStart"/>
      <w:r w:rsidR="00E167DE" w:rsidRPr="005A77DD">
        <w:rPr>
          <w:vertAlign w:val="superscript"/>
        </w:rPr>
        <w:t>o</w:t>
      </w:r>
      <w:r w:rsidR="00E167DE" w:rsidRPr="005A77DD">
        <w:t>C</w:t>
      </w:r>
      <w:proofErr w:type="spellEnd"/>
      <w:proofErr w:type="gramStart"/>
      <w:r w:rsidR="00E167DE" w:rsidRPr="005A77DD">
        <w:t>)</w:t>
      </w:r>
      <w:r w:rsidR="00E167DE">
        <w:t xml:space="preserve">  that</w:t>
      </w:r>
      <w:proofErr w:type="gramEnd"/>
      <w:r w:rsidR="00E167DE">
        <w:t xml:space="preserve"> reach our target 1.0</w:t>
      </w:r>
      <w:r w:rsidR="00E167DE" w:rsidRPr="006F6069">
        <w:t xml:space="preserve"> s</w:t>
      </w:r>
      <w:r w:rsidR="00E167DE" w:rsidRPr="006F6069">
        <w:rPr>
          <w:vertAlign w:val="superscript"/>
        </w:rPr>
        <w:t>-1</w:t>
      </w:r>
      <w:r w:rsidR="00E167DE">
        <w:t xml:space="preserve"> (0.5 units/mg, at optimal conditions). This rate constant is 400-fold faster that that obtained by steady-state kinetics (</w:t>
      </w:r>
      <w:r w:rsidR="00E167DE" w:rsidRPr="00867D75">
        <w:t>k</w:t>
      </w:r>
      <w:r w:rsidR="00E167DE" w:rsidRPr="00867D75">
        <w:rPr>
          <w:vertAlign w:val="subscript"/>
        </w:rPr>
        <w:t>cat</w:t>
      </w:r>
      <w:r w:rsidR="00E167DE">
        <w:t xml:space="preserve"> = </w:t>
      </w:r>
      <w:r w:rsidR="00E167DE" w:rsidRPr="00867D75">
        <w:t>0.0025 s</w:t>
      </w:r>
      <w:r w:rsidR="00E167DE" w:rsidRPr="00867D75">
        <w:rPr>
          <w:vertAlign w:val="superscript"/>
        </w:rPr>
        <w:t>-1</w:t>
      </w:r>
      <w:r w:rsidR="00E167DE">
        <w:t xml:space="preserve">) </w:t>
      </w:r>
      <w:r w:rsidR="00E167DE">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E167DE">
        <w:fldChar w:fldCharType="separate"/>
      </w:r>
      <w:r w:rsidR="00421987">
        <w:rPr>
          <w:noProof/>
        </w:rPr>
        <w:t>(1)</w:t>
      </w:r>
      <w:r w:rsidR="00E167DE">
        <w:fldChar w:fldCharType="end"/>
      </w:r>
      <w:r w:rsidR="00E167DE">
        <w:t>. Thus, w</w:t>
      </w:r>
      <w:r w:rsidR="00083225">
        <w:t>e perform</w:t>
      </w:r>
      <w:r w:rsidR="00E167DE">
        <w:t>ed</w:t>
      </w:r>
      <w:r w:rsidR="00083225">
        <w:t xml:space="preserve"> experiments to validate both the </w:t>
      </w:r>
      <w:proofErr w:type="spellStart"/>
      <w:r w:rsidR="00083225">
        <w:t>presteady</w:t>
      </w:r>
      <w:proofErr w:type="spellEnd"/>
      <w:r w:rsidR="00083225">
        <w:t xml:space="preserve">-state and steady-state rate constants. </w:t>
      </w:r>
    </w:p>
    <w:p w14:paraId="21638251" w14:textId="0D6100CA" w:rsidR="006F6069" w:rsidRDefault="007246C1" w:rsidP="00B47F3F">
      <w:pPr>
        <w:ind w:firstLine="360"/>
      </w:pPr>
      <w:r>
        <w:t xml:space="preserve">Pre-steady state </w:t>
      </w:r>
      <w:r w:rsidRPr="00AA6904">
        <w:t>results indicate that CoBS-SCoM reacts with MCR in a t</w:t>
      </w:r>
      <w:r>
        <w:t>hree</w:t>
      </w:r>
      <w:r w:rsidRPr="00AA6904">
        <w:t xml:space="preserve">-step reaction </w:t>
      </w:r>
      <w:r>
        <w:t>(Fig.</w:t>
      </w:r>
      <w:r w:rsidR="00B47F3F">
        <w:t xml:space="preserve"> 4) </w:t>
      </w:r>
      <w:r w:rsidR="00BB2A28">
        <w:t>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608"/>
      </w:tblGrid>
      <w:tr w:rsidR="00DC01E8" w14:paraId="2F65634F" w14:textId="77777777" w:rsidTr="00B47F3F">
        <w:trPr>
          <w:trHeight w:val="2177"/>
        </w:trPr>
        <w:tc>
          <w:tcPr>
            <w:tcW w:w="4968" w:type="dxa"/>
            <w:tcBorders>
              <w:right w:val="single" w:sz="4" w:space="0" w:color="auto"/>
            </w:tcBorders>
          </w:tcPr>
          <w:p w14:paraId="4998C6D5" w14:textId="77777777" w:rsidR="00BB2A28" w:rsidRDefault="00B47F3F" w:rsidP="00BB2A28">
            <w:pPr>
              <w:ind w:firstLine="0"/>
              <w:rPr>
                <w:rFonts w:eastAsia="Times New Roman"/>
                <w:color w:val="333333"/>
                <w:shd w:val="clear" w:color="auto" w:fill="FFFFFF"/>
              </w:rPr>
            </w:pPr>
            <w:proofErr w:type="gramStart"/>
            <w:r>
              <w:t>w</w:t>
            </w:r>
            <w:r w:rsidR="00BB2A28">
              <w:t>hich</w:t>
            </w:r>
            <w:proofErr w:type="gramEnd"/>
            <w:r w:rsidR="00801C87" w:rsidRPr="00AA6904">
              <w:t xml:space="preserve"> the first step </w:t>
            </w:r>
            <w:r w:rsidR="00BB2A28">
              <w:t>is</w:t>
            </w:r>
            <w:r w:rsidR="00801C87" w:rsidRPr="00AA6904">
              <w:t xml:space="preserve"> formation of the</w:t>
            </w:r>
            <w:r w:rsidR="00801C87">
              <w:t xml:space="preserve"> binary</w:t>
            </w:r>
            <w:r w:rsidR="00801C87" w:rsidRPr="00AA6904">
              <w:t xml:space="preserve"> </w:t>
            </w:r>
            <w:proofErr w:type="spellStart"/>
            <w:r w:rsidR="00801C87" w:rsidRPr="00AA6904">
              <w:t>Michaelis</w:t>
            </w:r>
            <w:proofErr w:type="spellEnd"/>
            <w:r w:rsidR="00801C87" w:rsidRPr="00AA6904">
              <w:t xml:space="preserve"> complex </w:t>
            </w:r>
            <w:r>
              <w:t xml:space="preserve">with the heterodisulfide substrate </w:t>
            </w:r>
            <w:r w:rsidR="00BC5A9F">
              <w:t xml:space="preserve">and the </w:t>
            </w:r>
            <w:r w:rsidR="00DC01E8" w:rsidRPr="00AA6904">
              <w:t xml:space="preserve">second step </w:t>
            </w:r>
            <w:r w:rsidR="00BB2A28">
              <w:t>is</w:t>
            </w:r>
            <w:r w:rsidR="00DC01E8" w:rsidRPr="00AA6904">
              <w:t xml:space="preserve"> </w:t>
            </w:r>
            <w:r w:rsidR="00DC01E8">
              <w:t>electron transfer</w:t>
            </w:r>
            <w:r w:rsidR="00BB2A28">
              <w:t>,</w:t>
            </w:r>
            <w:r w:rsidR="00DC01E8" w:rsidRPr="00AA6904">
              <w:t xml:space="preserve"> generat</w:t>
            </w:r>
            <w:r w:rsidR="00BB2A28">
              <w:t>ing the</w:t>
            </w:r>
            <w:r w:rsidR="00DC01E8" w:rsidRPr="00AA6904">
              <w:t xml:space="preserve"> </w:t>
            </w:r>
            <w:r>
              <w:t>Ni(II)-</w:t>
            </w:r>
            <w:r w:rsidR="00DC01E8">
              <w:t>radical anion</w:t>
            </w:r>
            <w:r>
              <w:t xml:space="preserve"> form of the substrate</w:t>
            </w:r>
            <w:r w:rsidR="00DC01E8" w:rsidRPr="00AA6904">
              <w:t>.</w:t>
            </w:r>
            <w:r w:rsidR="00D850BE">
              <w:t xml:space="preserve"> Then, methane reacts to </w:t>
            </w:r>
            <w:r w:rsidR="00BB2A28">
              <w:t>form</w:t>
            </w:r>
            <w:r w:rsidR="00D850BE">
              <w:t xml:space="preserve"> methyl-</w:t>
            </w:r>
            <w:proofErr w:type="spellStart"/>
            <w:r w:rsidR="00D850BE">
              <w:t>SCoM</w:t>
            </w:r>
            <w:proofErr w:type="spellEnd"/>
            <w:r w:rsidR="00D850BE">
              <w:t xml:space="preserve"> and </w:t>
            </w:r>
            <w:proofErr w:type="spellStart"/>
            <w:r w:rsidR="00D850BE">
              <w:t>CoBSH</w:t>
            </w:r>
            <w:proofErr w:type="spellEnd"/>
            <w:r w:rsidR="00D850BE">
              <w:t xml:space="preserve">. </w:t>
            </w:r>
            <w:r>
              <w:t>Our results indicate that</w:t>
            </w:r>
            <w:r w:rsidR="007246C1">
              <w:t xml:space="preserve"> </w:t>
            </w:r>
            <w:r w:rsidR="007246C1">
              <w:rPr>
                <w:rFonts w:eastAsia="Times New Roman"/>
                <w:color w:val="333333"/>
                <w:shd w:val="clear" w:color="auto" w:fill="FFFFFF"/>
              </w:rPr>
              <w:t xml:space="preserve">the chemical (bond-breaking and –forming) steps in the MCR reaction occur over </w:t>
            </w:r>
            <w:r>
              <w:rPr>
                <w:rFonts w:eastAsia="Times New Roman"/>
                <w:color w:val="333333"/>
                <w:shd w:val="clear" w:color="auto" w:fill="FFFFFF"/>
              </w:rPr>
              <w:t>100-fold</w:t>
            </w:r>
            <w:r w:rsidR="007246C1">
              <w:rPr>
                <w:rFonts w:eastAsia="Times New Roman"/>
                <w:color w:val="333333"/>
                <w:shd w:val="clear" w:color="auto" w:fill="FFFFFF"/>
              </w:rPr>
              <w:t xml:space="preserve"> faster than rate-limiting product release.</w:t>
            </w:r>
          </w:p>
          <w:p w14:paraId="29CCB310" w14:textId="4808BD62" w:rsidR="00801C87" w:rsidRDefault="00BB2A28" w:rsidP="00BB2A28">
            <w:pPr>
              <w:ind w:firstLine="0"/>
            </w:pPr>
            <w:r>
              <w:t xml:space="preserve">      As mentioned above, methane oxidation by MCR </w:t>
            </w:r>
          </w:p>
        </w:tc>
        <w:tc>
          <w:tcPr>
            <w:tcW w:w="4608" w:type="dxa"/>
            <w:tcBorders>
              <w:top w:val="single" w:sz="4" w:space="0" w:color="auto"/>
              <w:left w:val="single" w:sz="4" w:space="0" w:color="auto"/>
              <w:bottom w:val="single" w:sz="4" w:space="0" w:color="auto"/>
              <w:right w:val="single" w:sz="4" w:space="0" w:color="auto"/>
            </w:tcBorders>
          </w:tcPr>
          <w:p w14:paraId="4A9E8366" w14:textId="5A9A527E" w:rsidR="00801C87" w:rsidRDefault="00DC01E8" w:rsidP="0051231E">
            <w:pPr>
              <w:ind w:firstLine="0"/>
            </w:pPr>
            <w:r>
              <w:rPr>
                <w:noProof/>
              </w:rPr>
              <w:drawing>
                <wp:inline distT="0" distB="0" distL="0" distR="0" wp14:anchorId="018CB8B7" wp14:editId="25FEFD0F">
                  <wp:extent cx="2651939" cy="93416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2678" cy="934425"/>
                          </a:xfrm>
                          <a:prstGeom prst="rect">
                            <a:avLst/>
                          </a:prstGeom>
                          <a:noFill/>
                          <a:ln>
                            <a:noFill/>
                          </a:ln>
                        </pic:spPr>
                      </pic:pic>
                    </a:graphicData>
                  </a:graphic>
                </wp:inline>
              </w:drawing>
            </w:r>
          </w:p>
          <w:p w14:paraId="2CFE35DE" w14:textId="3DB6EB35" w:rsidR="00801C87" w:rsidRPr="00BC5A9F" w:rsidRDefault="00801C87" w:rsidP="001D2E45">
            <w:pPr>
              <w:widowControl w:val="0"/>
              <w:ind w:firstLine="0"/>
              <w:rPr>
                <w:rFonts w:ascii="Arial" w:hAnsi="Arial" w:cs="Arial"/>
              </w:rPr>
            </w:pPr>
            <w:r w:rsidRPr="00BC5A9F">
              <w:rPr>
                <w:rFonts w:ascii="Arial" w:hAnsi="Arial" w:cs="Arial"/>
                <w:sz w:val="20"/>
              </w:rPr>
              <w:t xml:space="preserve">Fig. </w:t>
            </w:r>
            <w:r w:rsidR="00BC5A9F" w:rsidRPr="00BC5A9F">
              <w:rPr>
                <w:rFonts w:ascii="Arial" w:hAnsi="Arial" w:cs="Arial"/>
                <w:sz w:val="20"/>
              </w:rPr>
              <w:t>4</w:t>
            </w:r>
            <w:r w:rsidRPr="00BC5A9F">
              <w:rPr>
                <w:rFonts w:ascii="Arial" w:hAnsi="Arial" w:cs="Arial"/>
                <w:sz w:val="20"/>
              </w:rPr>
              <w:t xml:space="preserve">. Proposed two-step mechanism for reaction of MCR with </w:t>
            </w:r>
            <w:proofErr w:type="spellStart"/>
            <w:r w:rsidRPr="00BC5A9F">
              <w:rPr>
                <w:rFonts w:ascii="Arial" w:hAnsi="Arial" w:cs="Arial"/>
                <w:sz w:val="20"/>
              </w:rPr>
              <w:t>CoBSSCoM</w:t>
            </w:r>
            <w:proofErr w:type="spellEnd"/>
            <w:r w:rsidRPr="00BC5A9F">
              <w:rPr>
                <w:rFonts w:ascii="Arial" w:hAnsi="Arial" w:cs="Arial"/>
                <w:sz w:val="20"/>
              </w:rPr>
              <w:t xml:space="preserve"> in reverse methanogenesis.</w:t>
            </w:r>
          </w:p>
        </w:tc>
      </w:tr>
    </w:tbl>
    <w:p w14:paraId="3222677F" w14:textId="5119002A" w:rsidR="00B003E9" w:rsidRDefault="00BB2A28" w:rsidP="00BB2A28">
      <w:pPr>
        <w:ind w:firstLine="0"/>
      </w:pPr>
      <w:proofErr w:type="gramStart"/>
      <w:r>
        <w:t>is</w:t>
      </w:r>
      <w:proofErr w:type="gramEnd"/>
      <w:r>
        <w:t xml:space="preserve"> </w:t>
      </w:r>
      <w:r w:rsidR="00383AB1">
        <w:t xml:space="preserve">thermodynamically unfavorable (Eq. 1). The only steady-state measurements </w:t>
      </w:r>
      <w:r w:rsidR="00806946">
        <w:t xml:space="preserve">that have been performed </w:t>
      </w:r>
      <w:r w:rsidR="00383AB1">
        <w:t>of th</w:t>
      </w:r>
      <w:r w:rsidR="007F1001">
        <w:t>e reverse</w:t>
      </w:r>
      <w:r w:rsidR="00383AB1">
        <w:t xml:space="preserve"> reaction </w:t>
      </w:r>
      <w:r w:rsidR="007F1001">
        <w:t>were based on</w:t>
      </w:r>
      <w:r w:rsidR="00806946">
        <w:t xml:space="preserve"> NMR studies, which were subject to a number of assumptions,</w:t>
      </w:r>
      <w:r w:rsidR="00383AB1">
        <w:t xml:space="preserve"> </w:t>
      </w:r>
      <w:r w:rsidR="00806946">
        <w:t xml:space="preserve">and </w:t>
      </w:r>
      <w:r w:rsidR="00806946">
        <w:lastRenderedPageBreak/>
        <w:t xml:space="preserve">the value of </w:t>
      </w:r>
      <w:r w:rsidR="00383AB1" w:rsidRPr="00867D75">
        <w:t>k</w:t>
      </w:r>
      <w:r w:rsidR="00383AB1" w:rsidRPr="00867D75">
        <w:rPr>
          <w:vertAlign w:val="subscript"/>
        </w:rPr>
        <w:t>cat</w:t>
      </w:r>
      <w:r w:rsidR="00383AB1">
        <w:t xml:space="preserve"> </w:t>
      </w:r>
      <w:r w:rsidR="00806946">
        <w:t>was</w:t>
      </w:r>
      <w:r w:rsidR="00383AB1">
        <w:t xml:space="preserve"> </w:t>
      </w:r>
      <w:r w:rsidR="00383AB1" w:rsidRPr="00867D75">
        <w:t>0.0025 s</w:t>
      </w:r>
      <w:r w:rsidR="00383AB1" w:rsidRPr="00867D75">
        <w:rPr>
          <w:vertAlign w:val="superscript"/>
        </w:rPr>
        <w:t>-1</w:t>
      </w:r>
      <w:r w:rsidR="00383AB1">
        <w:t xml:space="preserve"> </w:t>
      </w:r>
      <w:r w:rsidR="00383AB1">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383AB1">
        <w:fldChar w:fldCharType="separate"/>
      </w:r>
      <w:r w:rsidR="00421987">
        <w:rPr>
          <w:noProof/>
        </w:rPr>
        <w:t>(1)</w:t>
      </w:r>
      <w:r w:rsidR="00383AB1">
        <w:fldChar w:fldCharType="end"/>
      </w:r>
      <w:r w:rsidR="00806946">
        <w:t>. Furthermore, these experiments were performed under conditions that favor the forward reaction. This value is 400-fold slower than the value measured by rapid kinetics and 40,000-fold slower than the kcat for the forward reaction. Thus, it is extremely important to measure the steady-state rate (the values of k</w:t>
      </w:r>
      <w:r w:rsidR="00806946" w:rsidRPr="00806946">
        <w:rPr>
          <w:vertAlign w:val="subscript"/>
        </w:rPr>
        <w:t>cat</w:t>
      </w:r>
      <w:r w:rsidR="00806946">
        <w:t xml:space="preserve"> and k</w:t>
      </w:r>
      <w:r w:rsidR="00806946" w:rsidRPr="00806946">
        <w:rPr>
          <w:vertAlign w:val="subscript"/>
        </w:rPr>
        <w:t>cat</w:t>
      </w:r>
      <w:r w:rsidR="00806946">
        <w:t>/K</w:t>
      </w:r>
      <w:r w:rsidR="00806946" w:rsidRPr="00806946">
        <w:rPr>
          <w:vertAlign w:val="subscript"/>
        </w:rPr>
        <w:t>m</w:t>
      </w:r>
      <w:r w:rsidR="00806946">
        <w:t xml:space="preserve">). </w:t>
      </w:r>
    </w:p>
    <w:p w14:paraId="20C41FE7" w14:textId="08BB84C0" w:rsidR="00383AB1" w:rsidRDefault="00B003E9" w:rsidP="0083634B">
      <w:pPr>
        <w:ind w:firstLine="360"/>
      </w:pPr>
      <w:r>
        <w:t>We have developed an independent method to directly monitor the reverse reaction. With this protocol, the reverse reaction is coupled to a reaction that is so exergonic that the reverse reaction becomes thermodynamically favorable</w:t>
      </w:r>
      <w:r w:rsidR="005E1B75">
        <w:t xml:space="preserve"> (Fig. 5)</w:t>
      </w:r>
      <w:r>
        <w:t xml:space="preserve">. This coupled reaction is the </w:t>
      </w:r>
      <w:proofErr w:type="spellStart"/>
      <w:r w:rsidRPr="00473284">
        <w:t>thiol</w:t>
      </w:r>
      <w:proofErr w:type="gramStart"/>
      <w:r w:rsidRPr="00473284">
        <w:t>:fumarate</w:t>
      </w:r>
      <w:proofErr w:type="spellEnd"/>
      <w:proofErr w:type="gramEnd"/>
      <w:r w:rsidRPr="00473284">
        <w:t xml:space="preserve"> reductase </w:t>
      </w:r>
      <w:r>
        <w:t xml:space="preserve">(TFR) from </w:t>
      </w:r>
      <w:r w:rsidRPr="00656425">
        <w:rPr>
          <w:i/>
        </w:rPr>
        <w:t xml:space="preserve">M. </w:t>
      </w:r>
      <w:proofErr w:type="spellStart"/>
      <w:r w:rsidRPr="00656425">
        <w:rPr>
          <w:i/>
        </w:rPr>
        <w:t>marburgensis</w:t>
      </w:r>
      <w:proofErr w:type="spellEnd"/>
      <w:r>
        <w:t xml:space="preserve"> (Equation 2). </w:t>
      </w:r>
    </w:p>
    <w:p w14:paraId="3712C99B" w14:textId="77777777" w:rsidR="00BB2A28" w:rsidRDefault="00BB2A28" w:rsidP="0083634B">
      <w:pPr>
        <w:ind w:firstLine="360"/>
      </w:pPr>
    </w:p>
    <w:p w14:paraId="1F08A362" w14:textId="77777777" w:rsidR="00383AB1" w:rsidRPr="00891B63" w:rsidRDefault="00383AB1" w:rsidP="00383AB1">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w:t>
      </w:r>
      <w:proofErr w:type="spellStart"/>
      <w:r w:rsidRPr="00891B63">
        <w:rPr>
          <w:bCs/>
        </w:rPr>
        <w:t>mol</w:t>
      </w:r>
      <w:proofErr w:type="spellEnd"/>
    </w:p>
    <w:p w14:paraId="29709E80" w14:textId="77777777" w:rsidR="00383AB1" w:rsidRPr="00891B63" w:rsidRDefault="00383AB1" w:rsidP="00383AB1">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w:t>
      </w:r>
      <w:proofErr w:type="spellStart"/>
      <w:r w:rsidRPr="00891B63">
        <w:rPr>
          <w:bCs/>
        </w:rPr>
        <w:t>mol</w:t>
      </w:r>
      <w:proofErr w:type="spellEnd"/>
    </w:p>
    <w:p w14:paraId="607D5B4E" w14:textId="77777777" w:rsidR="00383AB1" w:rsidRDefault="00383AB1" w:rsidP="00383AB1">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w:t>
      </w:r>
      <w:proofErr w:type="spellStart"/>
      <w:r w:rsidRPr="00891B63">
        <w:rPr>
          <w:bCs/>
        </w:rPr>
        <w:t>mol</w:t>
      </w:r>
      <w:proofErr w:type="spellEnd"/>
    </w:p>
    <w:p w14:paraId="66CD1A6B" w14:textId="77777777" w:rsidR="00BB2A28" w:rsidRDefault="00BB2A28" w:rsidP="00383AB1">
      <w:pPr>
        <w:ind w:firstLine="360"/>
        <w:rPr>
          <w:bCs/>
        </w:rPr>
      </w:pPr>
    </w:p>
    <w:tbl>
      <w:tblPr>
        <w:tblStyle w:val="TableGrid"/>
        <w:tblW w:w="0" w:type="auto"/>
        <w:tblLook w:val="04A0" w:firstRow="1" w:lastRow="0" w:firstColumn="1" w:lastColumn="0" w:noHBand="0" w:noVBand="1"/>
      </w:tblPr>
      <w:tblGrid>
        <w:gridCol w:w="5868"/>
        <w:gridCol w:w="3708"/>
      </w:tblGrid>
      <w:tr w:rsidR="005E1B75" w14:paraId="44884FEC" w14:textId="77777777" w:rsidTr="005E1B75">
        <w:tc>
          <w:tcPr>
            <w:tcW w:w="5868" w:type="dxa"/>
            <w:tcBorders>
              <w:top w:val="nil"/>
              <w:left w:val="nil"/>
              <w:bottom w:val="nil"/>
            </w:tcBorders>
          </w:tcPr>
          <w:p w14:paraId="65CB3F95" w14:textId="5DCF4C7A" w:rsidR="005E1B75" w:rsidRDefault="0083634B" w:rsidP="005E1B75">
            <w:pPr>
              <w:ind w:firstLine="0"/>
            </w:pPr>
            <w:r>
              <w:t xml:space="preserve">        </w:t>
            </w:r>
            <w:r w:rsidR="005E1B75">
              <w:t xml:space="preserve">This enzymatic system is also proposed to serve as electron acceptor to drive anaerobic methane oxidation (below). The TFR coding sequence is present in </w:t>
            </w:r>
            <w:r w:rsidR="005E1B75" w:rsidRPr="002A5472">
              <w:rPr>
                <w:i/>
              </w:rPr>
              <w:t>M. maripaludis</w:t>
            </w:r>
            <w:r w:rsidR="005E1B75">
              <w:t xml:space="preserve">, but this enzyme has not been yet isolated or studied. However, cell extracts of </w:t>
            </w:r>
            <w:r w:rsidR="005E1B75" w:rsidRPr="004651CB">
              <w:rPr>
                <w:i/>
                <w:iCs/>
              </w:rPr>
              <w:t xml:space="preserve">M. </w:t>
            </w:r>
            <w:proofErr w:type="spellStart"/>
            <w:r w:rsidR="005E1B75">
              <w:rPr>
                <w:i/>
                <w:iCs/>
              </w:rPr>
              <w:t>marburgensis</w:t>
            </w:r>
            <w:proofErr w:type="spellEnd"/>
            <w:r w:rsidR="005E1B75" w:rsidRPr="004651CB">
              <w:rPr>
                <w:i/>
                <w:iCs/>
              </w:rPr>
              <w:t xml:space="preserve"> </w:t>
            </w:r>
            <w:r w:rsidR="005E1B75">
              <w:t xml:space="preserve">(0.7 U/mg, </w:t>
            </w:r>
            <w:r w:rsidR="005E1B75" w:rsidRPr="004651CB">
              <w:t>and</w:t>
            </w:r>
            <w:r w:rsidR="005E1B75">
              <w:t xml:space="preserve"> </w:t>
            </w:r>
            <w:r w:rsidR="005E1B75" w:rsidRPr="004651CB">
              <w:rPr>
                <w:i/>
              </w:rPr>
              <w:t xml:space="preserve">M. </w:t>
            </w:r>
            <w:proofErr w:type="spellStart"/>
            <w:r w:rsidR="005E1B75">
              <w:rPr>
                <w:i/>
              </w:rPr>
              <w:t>thermophila</w:t>
            </w:r>
            <w:proofErr w:type="spellEnd"/>
            <w:r w:rsidR="005E1B75">
              <w:t xml:space="preserve"> strain ∆H (0.6 U/mg) have high levels of this enzyme, with the</w:t>
            </w:r>
          </w:p>
        </w:tc>
        <w:tc>
          <w:tcPr>
            <w:tcW w:w="3708" w:type="dxa"/>
          </w:tcPr>
          <w:p w14:paraId="415331A3" w14:textId="77777777" w:rsidR="005E1B75" w:rsidRDefault="005E1B75" w:rsidP="005E1B75">
            <w:pPr>
              <w:ind w:firstLine="0"/>
            </w:pPr>
            <w:r w:rsidRPr="00891B63">
              <w:rPr>
                <w:noProof/>
              </w:rPr>
              <w:drawing>
                <wp:inline distT="0" distB="0" distL="0" distR="0" wp14:anchorId="05E7BE0D" wp14:editId="2672BDCF">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a:stretch>
                            <a:fillRect/>
                          </a:stretch>
                        </pic:blipFill>
                        <pic:spPr>
                          <a:xfrm>
                            <a:off x="0" y="0"/>
                            <a:ext cx="2115751" cy="647949"/>
                          </a:xfrm>
                          <a:prstGeom prst="rect">
                            <a:avLst/>
                          </a:prstGeom>
                        </pic:spPr>
                      </pic:pic>
                    </a:graphicData>
                  </a:graphic>
                </wp:inline>
              </w:drawing>
            </w:r>
          </w:p>
          <w:p w14:paraId="2FA41361" w14:textId="77777777" w:rsidR="005E1B75" w:rsidRDefault="005E1B75" w:rsidP="005E1B75">
            <w:pPr>
              <w:ind w:firstLine="0"/>
            </w:pPr>
            <w:r w:rsidRPr="007A4A6F">
              <w:rPr>
                <w:rFonts w:ascii="Arial" w:hAnsi="Arial" w:cs="Arial"/>
                <w:sz w:val="20"/>
                <w:szCs w:val="20"/>
              </w:rPr>
              <w:t xml:space="preserve">Figure </w:t>
            </w:r>
            <w:r>
              <w:rPr>
                <w:rFonts w:ascii="Arial" w:hAnsi="Arial" w:cs="Arial"/>
                <w:sz w:val="20"/>
                <w:szCs w:val="20"/>
              </w:rPr>
              <w:t>5</w:t>
            </w:r>
            <w:r w:rsidRPr="007A4A6F">
              <w:rPr>
                <w:rFonts w:ascii="Arial" w:hAnsi="Arial" w:cs="Arial"/>
                <w:sz w:val="20"/>
                <w:szCs w:val="20"/>
              </w:rPr>
              <w:t>. Rapid kinetics measurement of reverse methanogenesis by MCR</w:t>
            </w:r>
          </w:p>
        </w:tc>
      </w:tr>
    </w:tbl>
    <w:p w14:paraId="1B0D4EFF" w14:textId="4E75ACE9" w:rsidR="005E1B75" w:rsidRDefault="005E1B75" w:rsidP="005E1B75">
      <w:pPr>
        <w:ind w:firstLine="0"/>
      </w:pPr>
      <w:r>
        <w:t xml:space="preserve">activity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t>
      </w:r>
      <w:r w:rsidRPr="004651CB">
        <w:t xml:space="preserve"> </w:t>
      </w:r>
      <w:r>
        <w:t xml:space="preserve">The enzyme has also been found in </w:t>
      </w:r>
      <w:proofErr w:type="spellStart"/>
      <w:r>
        <w:rPr>
          <w:i/>
          <w:iCs/>
        </w:rPr>
        <w:t>Methanococcus</w:t>
      </w:r>
      <w:proofErr w:type="spellEnd"/>
      <w:r w:rsidRPr="004651CB">
        <w:t xml:space="preserve">, </w:t>
      </w:r>
      <w:proofErr w:type="spellStart"/>
      <w:r w:rsidRPr="004651CB">
        <w:rPr>
          <w:i/>
          <w:iCs/>
        </w:rPr>
        <w:t>Methanopyrus</w:t>
      </w:r>
      <w:proofErr w:type="spellEnd"/>
      <w:r w:rsidRPr="004651CB">
        <w:t xml:space="preserve">, </w:t>
      </w:r>
      <w:proofErr w:type="spellStart"/>
      <w:r w:rsidRPr="004651CB">
        <w:rPr>
          <w:i/>
          <w:iCs/>
        </w:rPr>
        <w:t>Methanosarcina</w:t>
      </w:r>
      <w:proofErr w:type="spellEnd"/>
      <w:r w:rsidRPr="004651CB">
        <w:rPr>
          <w:i/>
          <w:iCs/>
        </w:rPr>
        <w:t xml:space="preserve"> </w:t>
      </w:r>
      <w:r w:rsidRPr="004651CB">
        <w:t xml:space="preserve">and </w:t>
      </w:r>
      <w:proofErr w:type="spellStart"/>
      <w:r w:rsidRPr="004651CB">
        <w:rPr>
          <w:i/>
          <w:iCs/>
        </w:rPr>
        <w:t>Methanogenium</w:t>
      </w:r>
      <w:proofErr w:type="spellEnd"/>
      <w:r>
        <w:t xml:space="preserve">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e have recently purified this TFR to near homogeneity and coupled it to MCR. At the present time, we are confident that this assay will work, however, we need to optimize the reaction before we can state reliably what are the steady state kinetic parameters. </w:t>
      </w:r>
    </w:p>
    <w:p w14:paraId="5FF29AF5" w14:textId="23C46C61" w:rsidR="00383AB1" w:rsidRDefault="005E1B75" w:rsidP="005E1B75">
      <w:pPr>
        <w:ind w:firstLine="360"/>
      </w:pPr>
      <w:r>
        <w:t>W</w:t>
      </w:r>
      <w:r w:rsidRPr="00DC6301">
        <w:t xml:space="preserve">e </w:t>
      </w:r>
      <w:r w:rsidR="00711CD3">
        <w:t>now surmise</w:t>
      </w:r>
      <w:r w:rsidRPr="00DC6301">
        <w:t xml:space="preserve"> that the three most fruitful approaches to </w:t>
      </w:r>
      <w:r>
        <w:t xml:space="preserve">drive reverse methanogenesis is to </w:t>
      </w:r>
      <w:r w:rsidRPr="00DC6301">
        <w:t xml:space="preserve">couple methane oxidation to </w:t>
      </w:r>
      <w:r>
        <w:t xml:space="preserve">(a) </w:t>
      </w:r>
      <w:r w:rsidRPr="00DC6301">
        <w:t>fumarate reduction</w:t>
      </w:r>
      <w:r>
        <w:t xml:space="preserve"> by TFR (b)</w:t>
      </w:r>
      <w:r w:rsidRPr="00DC6301">
        <w:t xml:space="preserve"> sulfite reduction </w:t>
      </w:r>
      <w:r>
        <w:t xml:space="preserve">or (c) using </w:t>
      </w:r>
      <w:r w:rsidRPr="00DC6301">
        <w:t xml:space="preserve">an electrochemical system.  </w:t>
      </w:r>
      <w:r>
        <w:t>Thus, the enzymatic studies on TFR that are underway are important in our plans to use TFR as an electron acceptor to drive the GTL process.</w:t>
      </w:r>
    </w:p>
    <w:p w14:paraId="44963E34" w14:textId="7E6F23C0" w:rsidR="00BC5A9F" w:rsidRPr="00BC5A9F" w:rsidRDefault="005E1B75" w:rsidP="00D850BE">
      <w:pPr>
        <w:ind w:firstLine="360"/>
      </w:pPr>
      <w:r>
        <w:t>Recent</w:t>
      </w:r>
      <w:r w:rsidR="007246C1">
        <w:t xml:space="preserve"> </w:t>
      </w:r>
      <w:r w:rsidR="00D850BE">
        <w:t xml:space="preserve">pH studies </w:t>
      </w:r>
      <w:r>
        <w:t xml:space="preserve">of the reverse reaction </w:t>
      </w:r>
      <w:r w:rsidR="00D850BE">
        <w:t xml:space="preserve">indicate that </w:t>
      </w:r>
      <w:r w:rsidR="00BC5A9F" w:rsidRPr="00BC5A9F">
        <w:t xml:space="preserve">stabilization of </w:t>
      </w:r>
      <w:r w:rsidR="00D850BE">
        <w:t xml:space="preserve">the </w:t>
      </w:r>
      <w:proofErr w:type="spellStart"/>
      <w:r w:rsidR="00BC5A9F" w:rsidRPr="00BC5A9F">
        <w:t>MCR</w:t>
      </w:r>
      <w:proofErr w:type="gramStart"/>
      <w:r w:rsidR="00BC5A9F" w:rsidRPr="00BC5A9F">
        <w:t>:CoBS</w:t>
      </w:r>
      <w:proofErr w:type="spellEnd"/>
      <w:proofErr w:type="gramEnd"/>
      <w:r w:rsidR="00BC5A9F" w:rsidRPr="00BC5A9F">
        <w:rPr>
          <w:vertAlign w:val="superscript"/>
        </w:rPr>
        <w:t>-</w:t>
      </w:r>
      <w:r w:rsidR="00BC5A9F" w:rsidRPr="00BC5A9F">
        <w:rPr>
          <w:rFonts w:hint="eastAsia"/>
          <w:vertAlign w:val="superscript"/>
        </w:rPr>
        <w:sym w:font="Symbol" w:char="F0B7"/>
      </w:r>
      <w:proofErr w:type="spellStart"/>
      <w:r w:rsidR="00BC5A9F" w:rsidRPr="00BC5A9F">
        <w:t>SCoM</w:t>
      </w:r>
      <w:proofErr w:type="spellEnd"/>
      <w:r w:rsidR="00BC5A9F" w:rsidRPr="00BC5A9F">
        <w:t xml:space="preserve"> complex is controlled by protonation of a group within </w:t>
      </w:r>
      <w:proofErr w:type="spellStart"/>
      <w:r w:rsidR="00BC5A9F" w:rsidRPr="00BC5A9F">
        <w:t>p</w:t>
      </w:r>
      <w:r w:rsidR="00BC5A9F" w:rsidRPr="00BC5A9F">
        <w:rPr>
          <w:i/>
          <w:iCs/>
        </w:rPr>
        <w:t>K</w:t>
      </w:r>
      <w:r w:rsidR="00BC5A9F" w:rsidRPr="00BC5A9F">
        <w:rPr>
          <w:vertAlign w:val="subscript"/>
        </w:rPr>
        <w:t>a</w:t>
      </w:r>
      <w:proofErr w:type="spellEnd"/>
      <w:r w:rsidR="00BC5A9F" w:rsidRPr="00BC5A9F">
        <w:t xml:space="preserve"> value </w:t>
      </w:r>
      <w:r w:rsidR="00BC5A9F" w:rsidRPr="00BC5A9F">
        <w:rPr>
          <w:rFonts w:hint="eastAsia"/>
        </w:rPr>
        <w:sym w:font="Symbol" w:char="F07E"/>
      </w:r>
      <w:r w:rsidR="00BC5A9F" w:rsidRPr="00BC5A9F">
        <w:t xml:space="preserve"> 7.3. </w:t>
      </w:r>
      <w:proofErr w:type="gramStart"/>
      <w:r w:rsidR="00D850BE">
        <w:t>pH</w:t>
      </w:r>
      <w:proofErr w:type="gramEnd"/>
      <w:r w:rsidR="00D850BE">
        <w:t xml:space="preserve"> jump studies indicate that </w:t>
      </w:r>
      <w:r w:rsidR="00BC5A9F" w:rsidRPr="00BC5A9F">
        <w:t>protonation of th</w:t>
      </w:r>
      <w:r>
        <w:t>is</w:t>
      </w:r>
      <w:r w:rsidR="00BC5A9F" w:rsidRPr="00BC5A9F">
        <w:t xml:space="preserve"> group cannot be rapidly equilibrated with outside solvent.  </w:t>
      </w:r>
      <w:r w:rsidR="0083634B">
        <w:t xml:space="preserve">These studies are being integrated with the QM/MD work described below. </w:t>
      </w:r>
    </w:p>
    <w:p w14:paraId="47E2A4AA" w14:textId="77777777" w:rsidR="006F53BF" w:rsidRDefault="006F53BF" w:rsidP="00711CD3">
      <w:pPr>
        <w:ind w:firstLine="0"/>
      </w:pPr>
    </w:p>
    <w:tbl>
      <w:tblPr>
        <w:tblW w:w="0" w:type="auto"/>
        <w:tblLook w:val="04A0" w:firstRow="1" w:lastRow="0" w:firstColumn="1" w:lastColumn="0" w:noHBand="0" w:noVBand="1"/>
      </w:tblPr>
      <w:tblGrid>
        <w:gridCol w:w="4698"/>
        <w:gridCol w:w="4878"/>
      </w:tblGrid>
      <w:tr w:rsidR="006F53BF" w:rsidRPr="005A5DD2" w14:paraId="3B1C5455" w14:textId="77777777" w:rsidTr="00B47F3F">
        <w:trPr>
          <w:trHeight w:val="2934"/>
        </w:trPr>
        <w:tc>
          <w:tcPr>
            <w:tcW w:w="4698" w:type="dxa"/>
          </w:tcPr>
          <w:p w14:paraId="53041344" w14:textId="23B9CE48" w:rsidR="006F53BF" w:rsidRPr="002759A8" w:rsidRDefault="006F53BF" w:rsidP="00D84D16">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r w:rsidR="00BB2A28">
              <w:rPr>
                <w:color w:val="000000"/>
              </w:rPr>
              <w:t xml:space="preserve">In the last quarter we </w:t>
            </w:r>
            <w:r w:rsidR="00BB2A28">
              <w:t xml:space="preserve">analyzed triplicate 500 ns molecular dynamics trajectories of the explicitly-solvated MCR protein. By employing covariance analysis and functional mode analysis, we have found a correlation between the </w:t>
            </w:r>
            <w:proofErr w:type="gramStart"/>
            <w:r w:rsidR="00BB2A28">
              <w:t>Tyr337(</w:t>
            </w:r>
            <w:proofErr w:type="gramEnd"/>
            <w:r w:rsidR="00BB2A28">
              <w:t>OH)-</w:t>
            </w:r>
            <w:proofErr w:type="spellStart"/>
            <w:r w:rsidR="00BB2A28">
              <w:t>CoM</w:t>
            </w:r>
            <w:proofErr w:type="spellEnd"/>
            <w:r w:rsidR="00BB2A28">
              <w:t xml:space="preserve">(S) hydrogen bond the relative orientation of </w:t>
            </w:r>
            <w:proofErr w:type="spellStart"/>
            <w:r w:rsidR="00BB2A28">
              <w:t>CoM</w:t>
            </w:r>
            <w:proofErr w:type="spellEnd"/>
            <w:r w:rsidR="00BB2A28">
              <w:t>(CH</w:t>
            </w:r>
            <w:r w:rsidR="00BB2A28" w:rsidRPr="00223608">
              <w:rPr>
                <w:vertAlign w:val="subscript"/>
              </w:rPr>
              <w:t>3</w:t>
            </w:r>
            <w:r w:rsidR="00BB2A28">
              <w:t xml:space="preserve">) toward the </w:t>
            </w:r>
            <w:proofErr w:type="spellStart"/>
            <w:r w:rsidR="00BB2A28">
              <w:t>CoB</w:t>
            </w:r>
            <w:proofErr w:type="spellEnd"/>
            <w:r w:rsidR="00BB2A28">
              <w:t xml:space="preserve"> proton. Figure 3 shows the mode of motion associated with </w:t>
            </w:r>
            <w:proofErr w:type="spellStart"/>
            <w:proofErr w:type="gramStart"/>
            <w:r w:rsidR="00BB2A28">
              <w:t>CoM</w:t>
            </w:r>
            <w:proofErr w:type="spellEnd"/>
            <w:r w:rsidR="00BB2A28">
              <w:t>(</w:t>
            </w:r>
            <w:proofErr w:type="gramEnd"/>
            <w:r w:rsidR="00BB2A28">
              <w:t>CH</w:t>
            </w:r>
            <w:r w:rsidR="00BB2A28" w:rsidRPr="00F31553">
              <w:rPr>
                <w:vertAlign w:val="subscript"/>
              </w:rPr>
              <w:t>3</w:t>
            </w:r>
            <w:r w:rsidR="00BB2A28">
              <w:t xml:space="preserve">) approach to </w:t>
            </w:r>
            <w:proofErr w:type="spellStart"/>
            <w:r w:rsidR="00BB2A28">
              <w:t>CoB</w:t>
            </w:r>
            <w:proofErr w:type="spellEnd"/>
            <w:r w:rsidR="00BB2A28">
              <w:t xml:space="preserve">(SH). When the </w:t>
            </w:r>
            <w:proofErr w:type="gramStart"/>
            <w:r w:rsidR="00BB2A28">
              <w:t>Tyr337(</w:t>
            </w:r>
            <w:proofErr w:type="gramEnd"/>
            <w:r w:rsidR="00BB2A28">
              <w:t xml:space="preserve">O) is within H-bonding distance of </w:t>
            </w:r>
            <w:proofErr w:type="spellStart"/>
            <w:r w:rsidR="00BB2A28">
              <w:t>CoM</w:t>
            </w:r>
            <w:proofErr w:type="spellEnd"/>
            <w:r w:rsidR="00BB2A28">
              <w:t xml:space="preserve">(S) (3.5 Å), the </w:t>
            </w:r>
            <w:proofErr w:type="spellStart"/>
            <w:r w:rsidR="00BB2A28">
              <w:t>CoM</w:t>
            </w:r>
            <w:proofErr w:type="spellEnd"/>
            <w:r w:rsidR="00BB2A28">
              <w:t xml:space="preserve"> methyl C atom points </w:t>
            </w:r>
            <w:r w:rsidR="002759A8">
              <w:t xml:space="preserve">toward </w:t>
            </w:r>
            <w:proofErr w:type="spellStart"/>
            <w:r w:rsidR="002759A8">
              <w:t>CoB</w:t>
            </w:r>
            <w:proofErr w:type="spellEnd"/>
            <w:r w:rsidR="002759A8">
              <w:t xml:space="preserve">(S) (3.7 Å). Likewise, when Tyr337 has broken contact with </w:t>
            </w:r>
            <w:proofErr w:type="spellStart"/>
            <w:r w:rsidR="002759A8">
              <w:t>CoM</w:t>
            </w:r>
            <w:proofErr w:type="spellEnd"/>
            <w:r w:rsidR="002759A8">
              <w:t xml:space="preserve">(S) (6.2 Å), the </w:t>
            </w:r>
            <w:proofErr w:type="spellStart"/>
            <w:r w:rsidR="002759A8">
              <w:t>CoM</w:t>
            </w:r>
            <w:proofErr w:type="spellEnd"/>
            <w:r w:rsidR="002759A8">
              <w:t xml:space="preserve"> methyl carbon rotates way from </w:t>
            </w:r>
            <w:proofErr w:type="spellStart"/>
            <w:r w:rsidR="002759A8">
              <w:t>CoB</w:t>
            </w:r>
            <w:proofErr w:type="spellEnd"/>
            <w:r w:rsidR="002759A8">
              <w:t xml:space="preserve"> (5 Å)</w:t>
            </w:r>
            <w:r w:rsidR="002759A8" w:rsidRPr="00C91235">
              <w:rPr>
                <w:rFonts w:eastAsia="Times New Roman"/>
              </w:rPr>
              <w:t>.</w:t>
            </w:r>
          </w:p>
        </w:tc>
        <w:tc>
          <w:tcPr>
            <w:tcW w:w="4878" w:type="dxa"/>
          </w:tcPr>
          <w:p w14:paraId="338EE2C9" w14:textId="77777777" w:rsidR="006F53BF" w:rsidRDefault="00056140" w:rsidP="00B47F3F">
            <w:pPr>
              <w:ind w:firstLine="0"/>
              <w:jc w:val="center"/>
              <w:rPr>
                <w:rFonts w:eastAsia="Times New Roman"/>
              </w:rPr>
            </w:pPr>
            <w:r w:rsidRPr="00EA792F">
              <w:rPr>
                <w:rFonts w:ascii="Arial" w:hAnsi="Arial" w:cs="Arial"/>
                <w:noProof/>
                <w:sz w:val="20"/>
                <w:szCs w:val="20"/>
              </w:rPr>
              <w:drawing>
                <wp:inline distT="0" distB="0" distL="0" distR="0" wp14:anchorId="4DD7D94D" wp14:editId="4E37BCCA">
                  <wp:extent cx="2566596" cy="1755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6596" cy="1755140"/>
                          </a:xfrm>
                          <a:prstGeom prst="rect">
                            <a:avLst/>
                          </a:prstGeom>
                          <a:noFill/>
                          <a:ln>
                            <a:noFill/>
                          </a:ln>
                        </pic:spPr>
                      </pic:pic>
                    </a:graphicData>
                  </a:graphic>
                </wp:inline>
              </w:drawing>
            </w:r>
          </w:p>
          <w:p w14:paraId="5E63F0DE" w14:textId="53CEC0BA" w:rsidR="00B47F3F" w:rsidRPr="005A5DD2" w:rsidRDefault="00B47F3F" w:rsidP="00535728">
            <w:pPr>
              <w:ind w:firstLine="0"/>
              <w:rPr>
                <w:rFonts w:eastAsia="Times New Roman"/>
              </w:rPr>
            </w:pPr>
            <w:r>
              <w:rPr>
                <w:rFonts w:ascii="Arial" w:hAnsi="Arial" w:cs="Arial"/>
                <w:sz w:val="20"/>
                <w:szCs w:val="20"/>
              </w:rPr>
              <w:t>Figure 6</w:t>
            </w:r>
            <w:r w:rsidRPr="00486019">
              <w:rPr>
                <w:rFonts w:ascii="Arial" w:hAnsi="Arial" w:cs="Arial"/>
                <w:sz w:val="20"/>
                <w:szCs w:val="20"/>
              </w:rPr>
              <w:t xml:space="preserve">: </w:t>
            </w:r>
            <w:r w:rsidRPr="00056140">
              <w:rPr>
                <w:rFonts w:ascii="Arial" w:hAnsi="Arial" w:cs="Arial"/>
                <w:sz w:val="20"/>
                <w:szCs w:val="20"/>
              </w:rPr>
              <w:t xml:space="preserve">Depiction of 0.2 microsecond motion driving the orientation of </w:t>
            </w:r>
            <w:proofErr w:type="spellStart"/>
            <w:proofErr w:type="gramStart"/>
            <w:r w:rsidRPr="00056140">
              <w:rPr>
                <w:rFonts w:ascii="Arial" w:hAnsi="Arial" w:cs="Arial"/>
                <w:sz w:val="20"/>
                <w:szCs w:val="20"/>
              </w:rPr>
              <w:t>CoM</w:t>
            </w:r>
            <w:proofErr w:type="spellEnd"/>
            <w:r w:rsidRPr="00056140">
              <w:rPr>
                <w:rFonts w:ascii="Arial" w:hAnsi="Arial" w:cs="Arial"/>
                <w:sz w:val="20"/>
                <w:szCs w:val="20"/>
              </w:rPr>
              <w:t>(</w:t>
            </w:r>
            <w:proofErr w:type="gramEnd"/>
            <w:r w:rsidRPr="00056140">
              <w:rPr>
                <w:rFonts w:ascii="Arial" w:hAnsi="Arial" w:cs="Arial"/>
                <w:sz w:val="20"/>
                <w:szCs w:val="20"/>
              </w:rPr>
              <w:t>CH</w:t>
            </w:r>
            <w:r w:rsidRPr="00B47F3F">
              <w:rPr>
                <w:rFonts w:ascii="Arial" w:hAnsi="Arial" w:cs="Arial"/>
                <w:sz w:val="20"/>
                <w:szCs w:val="20"/>
                <w:vertAlign w:val="subscript"/>
              </w:rPr>
              <w:t>3</w:t>
            </w:r>
            <w:r w:rsidRPr="00056140">
              <w:rPr>
                <w:rFonts w:ascii="Arial" w:hAnsi="Arial" w:cs="Arial"/>
                <w:sz w:val="20"/>
                <w:szCs w:val="20"/>
              </w:rPr>
              <w:t xml:space="preserve">) toward </w:t>
            </w:r>
            <w:proofErr w:type="spellStart"/>
            <w:r w:rsidRPr="00056140">
              <w:rPr>
                <w:rFonts w:ascii="Arial" w:hAnsi="Arial" w:cs="Arial"/>
                <w:sz w:val="20"/>
                <w:szCs w:val="20"/>
              </w:rPr>
              <w:t>CoB</w:t>
            </w:r>
            <w:proofErr w:type="spellEnd"/>
            <w:r w:rsidRPr="00056140">
              <w:rPr>
                <w:rFonts w:ascii="Arial" w:hAnsi="Arial" w:cs="Arial"/>
                <w:sz w:val="20"/>
                <w:szCs w:val="20"/>
              </w:rPr>
              <w:t>(SH). The structure drawn with thick lines has a</w:t>
            </w:r>
            <w:r w:rsidR="002759A8">
              <w:rPr>
                <w:rFonts w:ascii="Arial" w:hAnsi="Arial" w:cs="Arial"/>
                <w:sz w:val="20"/>
                <w:szCs w:val="20"/>
              </w:rPr>
              <w:t xml:space="preserve"> </w:t>
            </w:r>
            <w:r w:rsidR="002759A8" w:rsidRPr="00056140">
              <w:rPr>
                <w:rFonts w:ascii="Arial" w:hAnsi="Arial" w:cs="Arial"/>
                <w:sz w:val="20"/>
                <w:szCs w:val="20"/>
              </w:rPr>
              <w:t xml:space="preserve">hydrogen bond between </w:t>
            </w:r>
            <w:proofErr w:type="gramStart"/>
            <w:r w:rsidR="002759A8" w:rsidRPr="00056140">
              <w:rPr>
                <w:rFonts w:ascii="Arial" w:hAnsi="Arial" w:cs="Arial"/>
                <w:sz w:val="20"/>
                <w:szCs w:val="20"/>
              </w:rPr>
              <w:t>Tyr337(</w:t>
            </w:r>
            <w:proofErr w:type="gramEnd"/>
            <w:r w:rsidR="002759A8" w:rsidRPr="00056140">
              <w:rPr>
                <w:rFonts w:ascii="Arial" w:hAnsi="Arial" w:cs="Arial"/>
                <w:sz w:val="20"/>
                <w:szCs w:val="20"/>
              </w:rPr>
              <w:t xml:space="preserve">O) and </w:t>
            </w:r>
            <w:proofErr w:type="spellStart"/>
            <w:r w:rsidR="002759A8" w:rsidRPr="00056140">
              <w:rPr>
                <w:rFonts w:ascii="Arial" w:hAnsi="Arial" w:cs="Arial"/>
                <w:sz w:val="20"/>
                <w:szCs w:val="20"/>
              </w:rPr>
              <w:t>CoM</w:t>
            </w:r>
            <w:proofErr w:type="spellEnd"/>
            <w:r w:rsidR="002759A8" w:rsidRPr="00056140">
              <w:rPr>
                <w:rFonts w:ascii="Arial" w:hAnsi="Arial" w:cs="Arial"/>
                <w:sz w:val="20"/>
                <w:szCs w:val="20"/>
              </w:rPr>
              <w:t xml:space="preserve">(S). In the structure drawn with grey lines, the hydrogen bond is broken and </w:t>
            </w:r>
            <w:proofErr w:type="spellStart"/>
            <w:proofErr w:type="gramStart"/>
            <w:r w:rsidR="002759A8" w:rsidRPr="00056140">
              <w:rPr>
                <w:rFonts w:ascii="Arial" w:hAnsi="Arial" w:cs="Arial"/>
                <w:sz w:val="20"/>
                <w:szCs w:val="20"/>
              </w:rPr>
              <w:t>CoM</w:t>
            </w:r>
            <w:proofErr w:type="spellEnd"/>
            <w:r w:rsidR="002759A8" w:rsidRPr="00056140">
              <w:rPr>
                <w:rFonts w:ascii="Arial" w:hAnsi="Arial" w:cs="Arial"/>
                <w:sz w:val="20"/>
                <w:szCs w:val="20"/>
              </w:rPr>
              <w:t>(</w:t>
            </w:r>
            <w:proofErr w:type="gramEnd"/>
            <w:r w:rsidR="002759A8" w:rsidRPr="00056140">
              <w:rPr>
                <w:rFonts w:ascii="Arial" w:hAnsi="Arial" w:cs="Arial"/>
                <w:sz w:val="20"/>
                <w:szCs w:val="20"/>
              </w:rPr>
              <w:t>CH</w:t>
            </w:r>
            <w:r w:rsidR="002759A8" w:rsidRPr="00056140">
              <w:rPr>
                <w:rFonts w:ascii="Arial" w:hAnsi="Arial" w:cs="Arial"/>
                <w:sz w:val="20"/>
                <w:szCs w:val="20"/>
                <w:vertAlign w:val="subscript"/>
              </w:rPr>
              <w:t>3</w:t>
            </w:r>
            <w:r w:rsidR="002759A8" w:rsidRPr="00056140">
              <w:rPr>
                <w:rFonts w:ascii="Arial" w:hAnsi="Arial" w:cs="Arial"/>
                <w:sz w:val="20"/>
                <w:szCs w:val="20"/>
              </w:rPr>
              <w:t xml:space="preserve">) is oriented further away from </w:t>
            </w:r>
            <w:proofErr w:type="spellStart"/>
            <w:r w:rsidR="002759A8" w:rsidRPr="00056140">
              <w:rPr>
                <w:rFonts w:ascii="Arial" w:hAnsi="Arial" w:cs="Arial"/>
                <w:sz w:val="20"/>
                <w:szCs w:val="20"/>
              </w:rPr>
              <w:t>CoB</w:t>
            </w:r>
            <w:proofErr w:type="spellEnd"/>
            <w:r w:rsidR="002759A8" w:rsidRPr="00056140">
              <w:rPr>
                <w:rFonts w:ascii="Arial" w:hAnsi="Arial" w:cs="Arial"/>
                <w:sz w:val="20"/>
                <w:szCs w:val="20"/>
              </w:rPr>
              <w:t xml:space="preserve"> via 20 degree rotation.</w:t>
            </w:r>
          </w:p>
        </w:tc>
      </w:tr>
    </w:tbl>
    <w:p w14:paraId="4240A083" w14:textId="7860FD65" w:rsidR="002B5BAC" w:rsidRPr="00EA792F" w:rsidRDefault="002B5BAC" w:rsidP="002B5BAC">
      <w:pPr>
        <w:rPr>
          <w:b/>
          <w:color w:val="000000"/>
        </w:rPr>
      </w:pPr>
      <w:r>
        <w:lastRenderedPageBreak/>
        <w:t xml:space="preserve">We hypothesize that this concerted CoM+Tyr337 motion (with period of 0.20 microseconds) might be a previously unrecognized and extremely important key for the formation/cleavage of the C-H bond of methane. We are currently exploring this hypothesis. </w:t>
      </w:r>
      <w:r>
        <w:rPr>
          <w:color w:val="000000"/>
        </w:rPr>
        <w:t xml:space="preserve"> </w:t>
      </w:r>
      <w:r>
        <w:t>Further assessment of the covariance and correlation analyses will also illuminate how other flexible protein residues relate to substrate binding, such as unstructured regions with transient hydrogen bonds to Tyr337.</w:t>
      </w:r>
    </w:p>
    <w:p w14:paraId="445AAC23" w14:textId="77777777" w:rsidR="002B5BAC" w:rsidRDefault="002B5BAC" w:rsidP="002759A8">
      <w:pPr>
        <w:ind w:firstLine="0"/>
        <w:rPr>
          <w:b/>
        </w:rPr>
      </w:pPr>
    </w:p>
    <w:p w14:paraId="319BF1CA" w14:textId="7F416CC4" w:rsidR="00735655" w:rsidRPr="00735655" w:rsidRDefault="00735655" w:rsidP="00735655">
      <w:pPr>
        <w:ind w:firstLine="0"/>
        <w:rPr>
          <w:b/>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r w:rsidRPr="00EA792F">
        <w:rPr>
          <w:color w:val="000000"/>
        </w:rPr>
        <w:t xml:space="preserve">We have completed the QM/MM optimization of </w:t>
      </w:r>
      <w:r w:rsidRPr="00C23F21">
        <w:t>the structures of the MCR</w:t>
      </w:r>
      <w:r w:rsidRPr="00C23F21">
        <w:rPr>
          <w:vertAlign w:val="subscript"/>
        </w:rPr>
        <w:t>ox1</w:t>
      </w:r>
      <w:r w:rsidRPr="00EA792F">
        <w:t>,</w:t>
      </w:r>
      <w:r>
        <w:rPr>
          <w:vertAlign w:val="subscript"/>
        </w:rPr>
        <w:t xml:space="preserve"> </w:t>
      </w:r>
      <w:r w:rsidRPr="00C23F21">
        <w:t>MCR</w:t>
      </w:r>
      <w:r w:rsidRPr="00C23F21">
        <w:rPr>
          <w:vertAlign w:val="subscript"/>
        </w:rPr>
        <w:t xml:space="preserve">red1 </w:t>
      </w:r>
      <w:r w:rsidRPr="00EA792F">
        <w:t xml:space="preserve">and </w:t>
      </w:r>
      <w:r w:rsidRPr="00C23F21">
        <w:t xml:space="preserve">CoBS-SCoM disulfide state reaction intermediates using hybrid quantum/classical mechanics. </w:t>
      </w:r>
      <w:r>
        <w:t>We have now all the starting point to explore possible reaction pathways</w:t>
      </w:r>
      <w:r w:rsidRPr="00C23F21">
        <w:t>.     </w:t>
      </w:r>
    </w:p>
    <w:p w14:paraId="46978D34" w14:textId="77777777" w:rsidR="00735655" w:rsidRDefault="00735655" w:rsidP="00735655">
      <w:pPr>
        <w:ind w:firstLine="0"/>
      </w:pPr>
      <w:r>
        <w:tab/>
        <w:t xml:space="preserve">The simulation of the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t xml:space="preserve"> started in the previous quarter was not completed before the staffing transition from</w:t>
      </w:r>
      <w:r w:rsidRPr="00C23F21">
        <w:t xml:space="preserve"> </w:t>
      </w:r>
      <w:r>
        <w:t xml:space="preserve">Dr. Smith to Dr. </w:t>
      </w:r>
      <w:proofErr w:type="spellStart"/>
      <w:r>
        <w:t>Raugei</w:t>
      </w:r>
      <w:proofErr w:type="spellEnd"/>
      <w:r>
        <w:t>. We are currently addressing issues related to the identification of order parameters for the potential of mean force calculations that describe at best the insertion pathway.</w:t>
      </w:r>
    </w:p>
    <w:p w14:paraId="5F2E0013" w14:textId="3F10CDEC" w:rsidR="00B9211B" w:rsidRPr="001E48D3" w:rsidRDefault="00735655" w:rsidP="00735655">
      <w:r>
        <w:t xml:space="preserve">We have started the calculation of the </w:t>
      </w:r>
      <w:proofErr w:type="spellStart"/>
      <w:r>
        <w:t>p</w:t>
      </w:r>
      <w:r w:rsidRPr="00B80816">
        <w:rPr>
          <w:i/>
        </w:rPr>
        <w:t>K</w:t>
      </w:r>
      <w:r w:rsidRPr="00B80816">
        <w:rPr>
          <w:vertAlign w:val="subscript"/>
        </w:rPr>
        <w:t>a</w:t>
      </w:r>
      <w:proofErr w:type="spellEnd"/>
      <w:r>
        <w:t xml:space="preserve"> values of residues at the active site in order to guide the assignment of key </w:t>
      </w:r>
      <w:proofErr w:type="spellStart"/>
      <w:r>
        <w:t>ionizable</w:t>
      </w:r>
      <w:proofErr w:type="spellEnd"/>
      <w:r>
        <w:t xml:space="preserve"> residues identified experimental in Ragsdale’s lab. The computational estimate of </w:t>
      </w:r>
      <w:proofErr w:type="spellStart"/>
      <w:r>
        <w:t>p</w:t>
      </w:r>
      <w:r w:rsidRPr="00435F76">
        <w:rPr>
          <w:i/>
        </w:rPr>
        <w:t>K</w:t>
      </w:r>
      <w:r w:rsidRPr="00435F76">
        <w:rPr>
          <w:vertAlign w:val="subscript"/>
        </w:rPr>
        <w:t>a</w:t>
      </w:r>
      <w:proofErr w:type="spellEnd"/>
      <w:r>
        <w:t xml:space="preserve"> values will exploit both traditional Poisson-Boltzmann methodologies and more accurate (but time-consuming) free energy perturbation molecular dynamics.</w:t>
      </w:r>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0E3B1751" w14:textId="232476C9" w:rsidR="00DA159D" w:rsidRPr="00DA159D" w:rsidRDefault="00DA159D" w:rsidP="00DA159D">
      <w:pPr>
        <w:ind w:firstLine="0"/>
      </w:pPr>
      <w:r w:rsidRPr="00DA159D">
        <w:rPr>
          <w:b/>
        </w:rPr>
        <w:t>Milestone 1.3</w:t>
      </w:r>
      <w:r w:rsidR="00FD3F55">
        <w:rPr>
          <w:b/>
        </w:rPr>
        <w:t>-1.4</w:t>
      </w:r>
      <w:r w:rsidRPr="00DA159D">
        <w:rPr>
          <w:b/>
        </w:rPr>
        <w:t xml:space="preserve">. </w:t>
      </w:r>
      <w:r w:rsidR="00423DF6" w:rsidRPr="00C727D2">
        <w:rPr>
          <w:b/>
        </w:rPr>
        <w:t xml:space="preserve">Test for genetic complementation of MCR deletion mutation in </w:t>
      </w:r>
      <w:r w:rsidR="00423DF6" w:rsidRPr="00C727D2">
        <w:rPr>
          <w:b/>
          <w:i/>
        </w:rPr>
        <w:t>M. maripaludis</w:t>
      </w:r>
      <w:r w:rsidR="00423DF6">
        <w:rPr>
          <w:b/>
        </w:rPr>
        <w:t xml:space="preserve">. </w:t>
      </w:r>
      <w:r w:rsidRPr="00DA159D">
        <w:rPr>
          <w:b/>
        </w:rPr>
        <w:t xml:space="preserve"> </w:t>
      </w:r>
      <w:r w:rsidR="009033A5">
        <w:t xml:space="preserve">We are making progress with enhanced expression of </w:t>
      </w:r>
      <w:proofErr w:type="spellStart"/>
      <w:r w:rsidR="009033A5">
        <w:t>heterologously</w:t>
      </w:r>
      <w:proofErr w:type="spellEnd"/>
      <w:r w:rsidR="009033A5">
        <w:t xml:space="preserve"> expressed proteins, as described above. </w:t>
      </w:r>
      <w:r w:rsidR="00423DF6">
        <w:t xml:space="preserve"> </w:t>
      </w:r>
      <w:r w:rsidR="009033A5">
        <w:t>A</w:t>
      </w:r>
      <w:r w:rsidR="00423DF6">
        <w:t xml:space="preserve">ctivation of </w:t>
      </w:r>
      <w:r w:rsidR="00450377">
        <w:t>MCR</w:t>
      </w:r>
      <w:r w:rsidR="009033A5">
        <w:t xml:space="preserve"> may still be a problem once the expression levels are solved. If so, o</w:t>
      </w:r>
      <w:r w:rsidR="00423DF6">
        <w:t xml:space="preserve">ne solution is to clone the species-specific activators from the </w:t>
      </w:r>
      <w:proofErr w:type="spellStart"/>
      <w:r w:rsidR="00423DF6">
        <w:t>hetelologous</w:t>
      </w:r>
      <w:proofErr w:type="spellEnd"/>
      <w:r w:rsidR="00423DF6">
        <w:t xml:space="preserve"> species. Another solution is to work with the </w:t>
      </w:r>
      <w:r w:rsidR="00423DF6" w:rsidRPr="002F66C8">
        <w:rPr>
          <w:i/>
        </w:rPr>
        <w:t>M. maripaludis</w:t>
      </w:r>
      <w:r w:rsidR="00423DF6">
        <w:t xml:space="preserve"> </w:t>
      </w:r>
      <w:proofErr w:type="spellStart"/>
      <w:r w:rsidR="00423DF6">
        <w:t>Mcr</w:t>
      </w:r>
      <w:proofErr w:type="spellEnd"/>
      <w:r w:rsidR="00423DF6">
        <w:t>, as in the proposed milestone changes.  Efforts are under way to imp</w:t>
      </w:r>
      <w:r w:rsidR="001B1AFD">
        <w:t>rove expression levels of heter</w:t>
      </w:r>
      <w:r w:rsidR="00423DF6">
        <w:t>ol</w:t>
      </w:r>
      <w:r w:rsidR="001B1AFD">
        <w:t>o</w:t>
      </w:r>
      <w:r w:rsidR="00423DF6">
        <w:t xml:space="preserve">gous genes as described </w:t>
      </w:r>
      <w:r w:rsidR="00E92F86">
        <w:t>above</w:t>
      </w:r>
      <w:r w:rsidR="00423DF6">
        <w:t>.</w:t>
      </w:r>
    </w:p>
    <w:p w14:paraId="0BFA2445" w14:textId="77777777" w:rsidR="00DA159D" w:rsidRPr="00DA159D" w:rsidRDefault="00DA159D" w:rsidP="00DA159D">
      <w:pPr>
        <w:ind w:firstLine="0"/>
        <w:rPr>
          <w:b/>
        </w:rPr>
      </w:pPr>
    </w:p>
    <w:p w14:paraId="3DE81997" w14:textId="5F60E455" w:rsidR="0048706C" w:rsidRPr="009033A5" w:rsidRDefault="00DA159D" w:rsidP="00DA159D">
      <w:pPr>
        <w:ind w:firstLine="0"/>
        <w:rPr>
          <w:b/>
        </w:rPr>
      </w:pPr>
      <w:r w:rsidRPr="00DA159D">
        <w:rPr>
          <w:b/>
        </w:rPr>
        <w:t>Milestone 1.</w:t>
      </w:r>
      <w:r w:rsidR="00FD3F55">
        <w:rPr>
          <w:b/>
        </w:rPr>
        <w:t>10</w:t>
      </w:r>
      <w:r w:rsidR="0048706C">
        <w:rPr>
          <w:b/>
        </w:rPr>
        <w:t>.  Clone and express methanol methyltransferases:</w:t>
      </w:r>
      <w:r w:rsidR="009033A5">
        <w:rPr>
          <w:b/>
        </w:rPr>
        <w:t xml:space="preserve"> </w:t>
      </w:r>
      <w:r w:rsidR="009033A5">
        <w:t xml:space="preserve">We are much more optimistic about the </w:t>
      </w:r>
      <w:proofErr w:type="spellStart"/>
      <w:r w:rsidR="009033A5">
        <w:t>MeTr</w:t>
      </w:r>
      <w:proofErr w:type="spellEnd"/>
      <w:r w:rsidR="00FD3F55">
        <w:t>, as described above. Efforts to further enhance expression are underway, again as described</w:t>
      </w:r>
      <w:r w:rsidRPr="00DA159D">
        <w:t>.</w:t>
      </w:r>
    </w:p>
    <w:p w14:paraId="3903C56D" w14:textId="77777777" w:rsidR="00103B04" w:rsidRDefault="00103B04" w:rsidP="00DA159D">
      <w:pPr>
        <w:ind w:firstLine="0"/>
      </w:pPr>
    </w:p>
    <w:p w14:paraId="4FB9AA23" w14:textId="77777777" w:rsidR="00103B04" w:rsidRPr="00CD4C7B" w:rsidRDefault="00103B04" w:rsidP="00103B04">
      <w:pPr>
        <w:ind w:firstLine="0"/>
        <w:rPr>
          <w:b/>
        </w:rPr>
      </w:pPr>
      <w:proofErr w:type="gramStart"/>
      <w:r w:rsidRPr="005C2532">
        <w:rPr>
          <w:b/>
          <w:highlight w:val="yellow"/>
        </w:rPr>
        <w:t>Milestones 2.1 and 2.2.</w:t>
      </w:r>
      <w:proofErr w:type="gramEnd"/>
      <w:r w:rsidRPr="00CD4C7B">
        <w:rPr>
          <w:b/>
        </w:rPr>
        <w:t xml:space="preserve"> </w:t>
      </w:r>
    </w:p>
    <w:p w14:paraId="60B9B74B" w14:textId="2217450D" w:rsidR="00103B04" w:rsidRDefault="00103B04" w:rsidP="004B4FA9">
      <w:pPr>
        <w:ind w:firstLine="0"/>
      </w:pPr>
      <w:r w:rsidRPr="00CD4C7B">
        <w:t>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412B9D6C" w:rsidR="00F21F18" w:rsidRDefault="00896DDA" w:rsidP="004B4FA9">
      <w:pPr>
        <w:ind w:firstLine="0"/>
      </w:pPr>
      <w:r>
        <w:t xml:space="preserve">As described in Milestone 1.4, the key current issue is obtaining sufficient levels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C516EF">
        <w:t xml:space="preserve">. The Leigh lab is making progress on solving this problem and we will likely have sufficient </w:t>
      </w:r>
      <w:proofErr w:type="spellStart"/>
      <w:r w:rsidR="00C516EF">
        <w:t>MeTr</w:t>
      </w:r>
      <w:proofErr w:type="spellEnd"/>
      <w:r w:rsidR="00C516EF">
        <w:t xml:space="preserve"> to test </w:t>
      </w:r>
      <w:r w:rsidR="009033A5">
        <w:t xml:space="preserve">activity and cobalamin </w:t>
      </w:r>
      <w:r w:rsidRPr="00896DDA">
        <w:t xml:space="preserve">incorporation. </w:t>
      </w:r>
      <w:r w:rsidR="009033A5">
        <w:t xml:space="preserve">If the latter is a problem, we will assay activity in a construct that contains </w:t>
      </w:r>
      <w:r w:rsidRPr="00896DDA">
        <w:t xml:space="preserve">the appropriate ATP-dependent methyltransferase activation protein (MAP) </w:t>
      </w:r>
      <w:r w:rsidRPr="00896DDA">
        <w:fldChar w:fldCharType="begin"/>
      </w:r>
      <w:r w:rsidR="00421987">
        <w:instrText xml:space="preserve"> ADDIN EN.CITE &lt;EndNote&gt;&lt;Cite&gt;&lt;Author&gt;Daas&lt;/Author&gt;&lt;Year&gt;1996&lt;/Year&gt;&lt;RecNum&gt;1206&lt;/RecNum&gt;&lt;DisplayText&gt;(3)&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421987">
        <w:rPr>
          <w:noProof/>
        </w:rPr>
        <w:t>(3)</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y bound and 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xml:space="preserve">, there is also a risk of being “scooped” by competing scientists, however the </w:t>
      </w:r>
      <w:r w:rsidRPr="0000703C">
        <w:lastRenderedPageBreak/>
        <w:t>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45CEEA0A" w14:textId="77777777" w:rsidR="00421987" w:rsidRPr="00421987" w:rsidRDefault="00E51252" w:rsidP="00421987">
      <w:pPr>
        <w:pStyle w:val="EndNoteBibliography"/>
        <w:ind w:left="720" w:hanging="720"/>
        <w:rPr>
          <w:noProof/>
        </w:rPr>
      </w:pPr>
      <w:r>
        <w:fldChar w:fldCharType="begin"/>
      </w:r>
      <w:r>
        <w:instrText xml:space="preserve"> ADDIN EN.REFLIST </w:instrText>
      </w:r>
      <w:r>
        <w:fldChar w:fldCharType="separate"/>
      </w:r>
      <w:r w:rsidR="00421987" w:rsidRPr="00421987">
        <w:rPr>
          <w:noProof/>
        </w:rPr>
        <w:t>1.</w:t>
      </w:r>
      <w:r w:rsidR="00421987" w:rsidRPr="00421987">
        <w:rPr>
          <w:noProof/>
        </w:rPr>
        <w:tab/>
        <w:t xml:space="preserve">Scheller, S., Goenrich, M., Boecher, R., Thauer, R. K., and Jaun, B. (2010) The key nickel enzyme of methanogenesis catalyses the anaerobic oxidation of methane, </w:t>
      </w:r>
      <w:r w:rsidR="00421987" w:rsidRPr="00421987">
        <w:rPr>
          <w:i/>
          <w:noProof/>
        </w:rPr>
        <w:t>Nature</w:t>
      </w:r>
      <w:r w:rsidR="00421987" w:rsidRPr="00421987">
        <w:rPr>
          <w:noProof/>
        </w:rPr>
        <w:t xml:space="preserve"> </w:t>
      </w:r>
      <w:r w:rsidR="00421987" w:rsidRPr="00421987">
        <w:rPr>
          <w:b/>
          <w:noProof/>
        </w:rPr>
        <w:t>465</w:t>
      </w:r>
      <w:r w:rsidR="00421987" w:rsidRPr="00421987">
        <w:rPr>
          <w:noProof/>
        </w:rPr>
        <w:t>, 606-8</w:t>
      </w:r>
    </w:p>
    <w:p w14:paraId="12771917" w14:textId="77777777" w:rsidR="00421987" w:rsidRPr="00421987" w:rsidRDefault="00421987" w:rsidP="00421987">
      <w:pPr>
        <w:pStyle w:val="EndNoteBibliography"/>
        <w:ind w:left="720" w:hanging="720"/>
        <w:rPr>
          <w:noProof/>
        </w:rPr>
      </w:pPr>
      <w:r w:rsidRPr="00421987">
        <w:rPr>
          <w:noProof/>
        </w:rPr>
        <w:t>2.</w:t>
      </w:r>
      <w:r w:rsidRPr="00421987">
        <w:rPr>
          <w:noProof/>
        </w:rPr>
        <w:tab/>
        <w:t xml:space="preserve">Heim, S., Kunkel, A., Thauer, R. K., and Hedderich, R. (1998) Thiol:Fumarate reductase (Tfr) from Methanobacterium thermoautotrophicum - Identification of the catalytic sites for fumarate reduction and thiol oxidation, </w:t>
      </w:r>
      <w:r w:rsidRPr="00421987">
        <w:rPr>
          <w:i/>
          <w:noProof/>
        </w:rPr>
        <w:t>Eur. J. Biochem.</w:t>
      </w:r>
      <w:r w:rsidRPr="00421987">
        <w:rPr>
          <w:noProof/>
        </w:rPr>
        <w:t xml:space="preserve"> </w:t>
      </w:r>
      <w:r w:rsidRPr="00421987">
        <w:rPr>
          <w:b/>
          <w:noProof/>
        </w:rPr>
        <w:t>253</w:t>
      </w:r>
      <w:r w:rsidRPr="00421987">
        <w:rPr>
          <w:noProof/>
        </w:rPr>
        <w:t>, 292-9</w:t>
      </w:r>
    </w:p>
    <w:p w14:paraId="35741922" w14:textId="77777777" w:rsidR="00421987" w:rsidRPr="00421987" w:rsidRDefault="00421987" w:rsidP="00421987">
      <w:pPr>
        <w:pStyle w:val="EndNoteBibliography"/>
        <w:ind w:left="720" w:hanging="720"/>
        <w:rPr>
          <w:noProof/>
        </w:rPr>
      </w:pPr>
      <w:r w:rsidRPr="00421987">
        <w:rPr>
          <w:noProof/>
        </w:rPr>
        <w:t>3.</w:t>
      </w:r>
      <w:r w:rsidRPr="00421987">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421987">
        <w:rPr>
          <w:i/>
          <w:noProof/>
        </w:rPr>
        <w:t>J. Biol. Chem.</w:t>
      </w:r>
      <w:r w:rsidRPr="00421987">
        <w:rPr>
          <w:noProof/>
        </w:rPr>
        <w:t xml:space="preserve"> </w:t>
      </w:r>
      <w:r w:rsidRPr="00421987">
        <w:rPr>
          <w:b/>
          <w:noProof/>
        </w:rPr>
        <w:t>271</w:t>
      </w:r>
      <w:r w:rsidRPr="00421987">
        <w:rPr>
          <w:noProof/>
        </w:rPr>
        <w:t>, 22339-45</w:t>
      </w:r>
    </w:p>
    <w:p w14:paraId="05784275" w14:textId="14A91415" w:rsidR="00644C14" w:rsidRDefault="00E51252">
      <w:r>
        <w:fldChar w:fldCharType="end"/>
      </w:r>
    </w:p>
    <w:sectPr w:rsidR="00644C14" w:rsidSect="004B4FA9">
      <w:head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ED2731" w14:textId="77777777" w:rsidR="00B4591F" w:rsidRDefault="00B4591F" w:rsidP="00D212BA">
      <w:r>
        <w:separator/>
      </w:r>
    </w:p>
  </w:endnote>
  <w:endnote w:type="continuationSeparator" w:id="0">
    <w:p w14:paraId="75F15D17" w14:textId="77777777" w:rsidR="00B4591F" w:rsidRDefault="00B4591F"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D4EB2" w14:textId="77777777" w:rsidR="00B4591F" w:rsidRDefault="00B4591F" w:rsidP="00D212BA">
      <w:r>
        <w:separator/>
      </w:r>
    </w:p>
  </w:footnote>
  <w:footnote w:type="continuationSeparator" w:id="0">
    <w:p w14:paraId="488FEF4D" w14:textId="77777777" w:rsidR="00B4591F" w:rsidRDefault="00B4591F"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421987" w:rsidRPr="00813E47" w:rsidRDefault="00421987" w:rsidP="00D212BA">
    <w:pPr>
      <w:pStyle w:val="Header"/>
      <w:jc w:val="right"/>
      <w:rPr>
        <w:b/>
      </w:rPr>
    </w:pPr>
    <w:r w:rsidRPr="00813E47">
      <w:rPr>
        <w:b/>
      </w:rPr>
      <w:t xml:space="preserve">Applicant Name: Ragsdale, S.W.       </w:t>
    </w:r>
  </w:p>
  <w:p w14:paraId="085D5448" w14:textId="77777777" w:rsidR="00421987" w:rsidRDefault="00421987"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421987" w:rsidRDefault="004219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3">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4">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6">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5"/>
  </w:num>
  <w:num w:numId="4">
    <w:abstractNumId w:val="3"/>
  </w:num>
  <w:num w:numId="5">
    <w:abstractNumId w:val="2"/>
  </w:num>
  <w:num w:numId="6">
    <w:abstractNumId w:val="7"/>
  </w:num>
  <w:num w:numId="7">
    <w:abstractNumId w:val="4"/>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9"/>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7130&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24C6"/>
    <w:rsid w:val="00032E50"/>
    <w:rsid w:val="00035B61"/>
    <w:rsid w:val="00037C89"/>
    <w:rsid w:val="000514CB"/>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36D5"/>
    <w:rsid w:val="000E7314"/>
    <w:rsid w:val="00103B04"/>
    <w:rsid w:val="00106778"/>
    <w:rsid w:val="0012028C"/>
    <w:rsid w:val="00123562"/>
    <w:rsid w:val="00131C28"/>
    <w:rsid w:val="00134BE8"/>
    <w:rsid w:val="00136F9F"/>
    <w:rsid w:val="00140D13"/>
    <w:rsid w:val="00141110"/>
    <w:rsid w:val="001440DA"/>
    <w:rsid w:val="001463C1"/>
    <w:rsid w:val="00150540"/>
    <w:rsid w:val="001606EB"/>
    <w:rsid w:val="00162507"/>
    <w:rsid w:val="00173E1B"/>
    <w:rsid w:val="00175E80"/>
    <w:rsid w:val="001857E8"/>
    <w:rsid w:val="00193D3D"/>
    <w:rsid w:val="00194C9D"/>
    <w:rsid w:val="00197128"/>
    <w:rsid w:val="001B1AFD"/>
    <w:rsid w:val="001C0855"/>
    <w:rsid w:val="001C7563"/>
    <w:rsid w:val="001D2E45"/>
    <w:rsid w:val="001E195F"/>
    <w:rsid w:val="001E26F6"/>
    <w:rsid w:val="001E3AFC"/>
    <w:rsid w:val="001E48D3"/>
    <w:rsid w:val="001F40F4"/>
    <w:rsid w:val="00200241"/>
    <w:rsid w:val="002029DE"/>
    <w:rsid w:val="002068CE"/>
    <w:rsid w:val="00206C3A"/>
    <w:rsid w:val="002109D9"/>
    <w:rsid w:val="002209F4"/>
    <w:rsid w:val="00222C1A"/>
    <w:rsid w:val="00224588"/>
    <w:rsid w:val="00225048"/>
    <w:rsid w:val="0022544F"/>
    <w:rsid w:val="002258CC"/>
    <w:rsid w:val="00231E8F"/>
    <w:rsid w:val="0023551F"/>
    <w:rsid w:val="002402E9"/>
    <w:rsid w:val="00241D20"/>
    <w:rsid w:val="002444A5"/>
    <w:rsid w:val="00256257"/>
    <w:rsid w:val="0027066D"/>
    <w:rsid w:val="0027143D"/>
    <w:rsid w:val="00274E89"/>
    <w:rsid w:val="002759A8"/>
    <w:rsid w:val="0028742F"/>
    <w:rsid w:val="002A0397"/>
    <w:rsid w:val="002A5AA9"/>
    <w:rsid w:val="002A6F3D"/>
    <w:rsid w:val="002B10CB"/>
    <w:rsid w:val="002B3C3F"/>
    <w:rsid w:val="002B3D3F"/>
    <w:rsid w:val="002B5BAC"/>
    <w:rsid w:val="002C0FD4"/>
    <w:rsid w:val="002C7D3F"/>
    <w:rsid w:val="002D0805"/>
    <w:rsid w:val="002D5034"/>
    <w:rsid w:val="002D7EFF"/>
    <w:rsid w:val="002E0E5F"/>
    <w:rsid w:val="002E382B"/>
    <w:rsid w:val="002E469D"/>
    <w:rsid w:val="002E48CF"/>
    <w:rsid w:val="002E7472"/>
    <w:rsid w:val="002F0778"/>
    <w:rsid w:val="002F4D96"/>
    <w:rsid w:val="002F66C8"/>
    <w:rsid w:val="0030021A"/>
    <w:rsid w:val="00301904"/>
    <w:rsid w:val="00310B8A"/>
    <w:rsid w:val="00314605"/>
    <w:rsid w:val="00325587"/>
    <w:rsid w:val="00325865"/>
    <w:rsid w:val="00326E4E"/>
    <w:rsid w:val="0032701B"/>
    <w:rsid w:val="00336D83"/>
    <w:rsid w:val="0034103D"/>
    <w:rsid w:val="00347011"/>
    <w:rsid w:val="00354237"/>
    <w:rsid w:val="0036212F"/>
    <w:rsid w:val="00363C19"/>
    <w:rsid w:val="00373E0B"/>
    <w:rsid w:val="0038179F"/>
    <w:rsid w:val="00383AB1"/>
    <w:rsid w:val="0038544B"/>
    <w:rsid w:val="0038682B"/>
    <w:rsid w:val="0038780C"/>
    <w:rsid w:val="003930B8"/>
    <w:rsid w:val="003937F9"/>
    <w:rsid w:val="003957C8"/>
    <w:rsid w:val="003A12A8"/>
    <w:rsid w:val="003A4FEE"/>
    <w:rsid w:val="003B3D3E"/>
    <w:rsid w:val="003B4BE9"/>
    <w:rsid w:val="00400BDE"/>
    <w:rsid w:val="00401F87"/>
    <w:rsid w:val="00403E39"/>
    <w:rsid w:val="004066E7"/>
    <w:rsid w:val="00406FCC"/>
    <w:rsid w:val="00421987"/>
    <w:rsid w:val="004226E0"/>
    <w:rsid w:val="00423DF6"/>
    <w:rsid w:val="0042502C"/>
    <w:rsid w:val="00430EFE"/>
    <w:rsid w:val="00441AC7"/>
    <w:rsid w:val="00444C1C"/>
    <w:rsid w:val="00446E47"/>
    <w:rsid w:val="00450377"/>
    <w:rsid w:val="00450A62"/>
    <w:rsid w:val="004618D8"/>
    <w:rsid w:val="00467399"/>
    <w:rsid w:val="004721F3"/>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61437"/>
    <w:rsid w:val="00564E88"/>
    <w:rsid w:val="00565550"/>
    <w:rsid w:val="00571CF8"/>
    <w:rsid w:val="00581387"/>
    <w:rsid w:val="005815B8"/>
    <w:rsid w:val="00584E9A"/>
    <w:rsid w:val="00586209"/>
    <w:rsid w:val="00593BB1"/>
    <w:rsid w:val="005A340F"/>
    <w:rsid w:val="005A43CC"/>
    <w:rsid w:val="005A5FEC"/>
    <w:rsid w:val="005A77DD"/>
    <w:rsid w:val="005B028E"/>
    <w:rsid w:val="005B130C"/>
    <w:rsid w:val="005B1588"/>
    <w:rsid w:val="005B5555"/>
    <w:rsid w:val="005C1946"/>
    <w:rsid w:val="005C2532"/>
    <w:rsid w:val="005D00A9"/>
    <w:rsid w:val="005D075B"/>
    <w:rsid w:val="005D2C03"/>
    <w:rsid w:val="005E1B75"/>
    <w:rsid w:val="005E2EA0"/>
    <w:rsid w:val="005E3695"/>
    <w:rsid w:val="005F073E"/>
    <w:rsid w:val="005F38BB"/>
    <w:rsid w:val="005F7B0B"/>
    <w:rsid w:val="005F7E4F"/>
    <w:rsid w:val="0060154B"/>
    <w:rsid w:val="00606CBE"/>
    <w:rsid w:val="00607FF5"/>
    <w:rsid w:val="00610EE7"/>
    <w:rsid w:val="006113D7"/>
    <w:rsid w:val="006178C6"/>
    <w:rsid w:val="00620951"/>
    <w:rsid w:val="006249C5"/>
    <w:rsid w:val="00624A22"/>
    <w:rsid w:val="00624CFA"/>
    <w:rsid w:val="00625BBD"/>
    <w:rsid w:val="00625E48"/>
    <w:rsid w:val="006271C8"/>
    <w:rsid w:val="006321BC"/>
    <w:rsid w:val="00636BF1"/>
    <w:rsid w:val="00643BF5"/>
    <w:rsid w:val="0064427C"/>
    <w:rsid w:val="00644811"/>
    <w:rsid w:val="00644C14"/>
    <w:rsid w:val="006470B2"/>
    <w:rsid w:val="006522BC"/>
    <w:rsid w:val="00652F2A"/>
    <w:rsid w:val="00654136"/>
    <w:rsid w:val="00656425"/>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E0FAA"/>
    <w:rsid w:val="006E4B03"/>
    <w:rsid w:val="006E6A0F"/>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5655"/>
    <w:rsid w:val="00745678"/>
    <w:rsid w:val="00745A8F"/>
    <w:rsid w:val="00752AE0"/>
    <w:rsid w:val="00762044"/>
    <w:rsid w:val="00770F29"/>
    <w:rsid w:val="0077325F"/>
    <w:rsid w:val="00775947"/>
    <w:rsid w:val="007802DB"/>
    <w:rsid w:val="007817AF"/>
    <w:rsid w:val="00787413"/>
    <w:rsid w:val="00794D11"/>
    <w:rsid w:val="00794E09"/>
    <w:rsid w:val="007963DE"/>
    <w:rsid w:val="007A4A6F"/>
    <w:rsid w:val="007A6E1A"/>
    <w:rsid w:val="007C38C0"/>
    <w:rsid w:val="007C601E"/>
    <w:rsid w:val="007C7628"/>
    <w:rsid w:val="007C7F72"/>
    <w:rsid w:val="007D0A09"/>
    <w:rsid w:val="007D27DF"/>
    <w:rsid w:val="007E17F7"/>
    <w:rsid w:val="007E3F70"/>
    <w:rsid w:val="007F1001"/>
    <w:rsid w:val="007F451B"/>
    <w:rsid w:val="00801C87"/>
    <w:rsid w:val="00803043"/>
    <w:rsid w:val="00806946"/>
    <w:rsid w:val="00817079"/>
    <w:rsid w:val="00817E4D"/>
    <w:rsid w:val="00821871"/>
    <w:rsid w:val="00833C98"/>
    <w:rsid w:val="0083634B"/>
    <w:rsid w:val="00841C08"/>
    <w:rsid w:val="008468BA"/>
    <w:rsid w:val="00847087"/>
    <w:rsid w:val="0085190E"/>
    <w:rsid w:val="00856E05"/>
    <w:rsid w:val="00857D32"/>
    <w:rsid w:val="00861EA5"/>
    <w:rsid w:val="00867D75"/>
    <w:rsid w:val="00872233"/>
    <w:rsid w:val="008735F9"/>
    <w:rsid w:val="008745A5"/>
    <w:rsid w:val="00876C2D"/>
    <w:rsid w:val="00877297"/>
    <w:rsid w:val="00881698"/>
    <w:rsid w:val="00883594"/>
    <w:rsid w:val="00891B33"/>
    <w:rsid w:val="00896DDA"/>
    <w:rsid w:val="00897732"/>
    <w:rsid w:val="008A2313"/>
    <w:rsid w:val="008A3A0B"/>
    <w:rsid w:val="008B2CE2"/>
    <w:rsid w:val="008B63D4"/>
    <w:rsid w:val="008C0BB8"/>
    <w:rsid w:val="008C2FE2"/>
    <w:rsid w:val="008C588C"/>
    <w:rsid w:val="008C765C"/>
    <w:rsid w:val="008D3688"/>
    <w:rsid w:val="008D3E89"/>
    <w:rsid w:val="008D58D6"/>
    <w:rsid w:val="008E2B6D"/>
    <w:rsid w:val="008E59E5"/>
    <w:rsid w:val="008F527A"/>
    <w:rsid w:val="00900AF1"/>
    <w:rsid w:val="009033A5"/>
    <w:rsid w:val="009043F8"/>
    <w:rsid w:val="0091283D"/>
    <w:rsid w:val="00912D80"/>
    <w:rsid w:val="009157C2"/>
    <w:rsid w:val="00915E7B"/>
    <w:rsid w:val="00916EA6"/>
    <w:rsid w:val="00917600"/>
    <w:rsid w:val="009219CB"/>
    <w:rsid w:val="009221D9"/>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F07"/>
    <w:rsid w:val="009B6623"/>
    <w:rsid w:val="009C6816"/>
    <w:rsid w:val="009D4E03"/>
    <w:rsid w:val="009D663F"/>
    <w:rsid w:val="009E330D"/>
    <w:rsid w:val="009E5548"/>
    <w:rsid w:val="009E57D9"/>
    <w:rsid w:val="009E5F52"/>
    <w:rsid w:val="009F08A9"/>
    <w:rsid w:val="00A05F9C"/>
    <w:rsid w:val="00A127FB"/>
    <w:rsid w:val="00A204AA"/>
    <w:rsid w:val="00A22E6F"/>
    <w:rsid w:val="00A32B0B"/>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A4E25"/>
    <w:rsid w:val="00AA50B6"/>
    <w:rsid w:val="00AA55DC"/>
    <w:rsid w:val="00AA6904"/>
    <w:rsid w:val="00AC03A5"/>
    <w:rsid w:val="00AC3AFF"/>
    <w:rsid w:val="00AC78F1"/>
    <w:rsid w:val="00AD3887"/>
    <w:rsid w:val="00AD4FB8"/>
    <w:rsid w:val="00AF6304"/>
    <w:rsid w:val="00AF6B84"/>
    <w:rsid w:val="00B003E9"/>
    <w:rsid w:val="00B00DAE"/>
    <w:rsid w:val="00B0484E"/>
    <w:rsid w:val="00B17E90"/>
    <w:rsid w:val="00B32C9A"/>
    <w:rsid w:val="00B33337"/>
    <w:rsid w:val="00B455D5"/>
    <w:rsid w:val="00B4591F"/>
    <w:rsid w:val="00B47F3F"/>
    <w:rsid w:val="00B55893"/>
    <w:rsid w:val="00B7229C"/>
    <w:rsid w:val="00B7267D"/>
    <w:rsid w:val="00B74C4A"/>
    <w:rsid w:val="00B80FCC"/>
    <w:rsid w:val="00B818BE"/>
    <w:rsid w:val="00B81E2A"/>
    <w:rsid w:val="00B83CCE"/>
    <w:rsid w:val="00B9211B"/>
    <w:rsid w:val="00B95BC5"/>
    <w:rsid w:val="00B960C8"/>
    <w:rsid w:val="00B9617B"/>
    <w:rsid w:val="00B97A67"/>
    <w:rsid w:val="00BA2604"/>
    <w:rsid w:val="00BA337B"/>
    <w:rsid w:val="00BA57EE"/>
    <w:rsid w:val="00BB2A28"/>
    <w:rsid w:val="00BB2ABC"/>
    <w:rsid w:val="00BB6BA3"/>
    <w:rsid w:val="00BC0017"/>
    <w:rsid w:val="00BC270E"/>
    <w:rsid w:val="00BC5297"/>
    <w:rsid w:val="00BC5A9F"/>
    <w:rsid w:val="00BC6149"/>
    <w:rsid w:val="00BC727A"/>
    <w:rsid w:val="00BD086D"/>
    <w:rsid w:val="00BD0966"/>
    <w:rsid w:val="00BD27E1"/>
    <w:rsid w:val="00BE44B6"/>
    <w:rsid w:val="00BF5FA7"/>
    <w:rsid w:val="00BF6ACD"/>
    <w:rsid w:val="00C02F7F"/>
    <w:rsid w:val="00C2364D"/>
    <w:rsid w:val="00C23F21"/>
    <w:rsid w:val="00C244BC"/>
    <w:rsid w:val="00C25D00"/>
    <w:rsid w:val="00C300F4"/>
    <w:rsid w:val="00C464E6"/>
    <w:rsid w:val="00C516EF"/>
    <w:rsid w:val="00C52C46"/>
    <w:rsid w:val="00C54822"/>
    <w:rsid w:val="00C553C4"/>
    <w:rsid w:val="00C64D49"/>
    <w:rsid w:val="00C667F4"/>
    <w:rsid w:val="00C67C10"/>
    <w:rsid w:val="00C727DB"/>
    <w:rsid w:val="00C73A97"/>
    <w:rsid w:val="00C7771E"/>
    <w:rsid w:val="00C811E0"/>
    <w:rsid w:val="00C8194E"/>
    <w:rsid w:val="00C81B47"/>
    <w:rsid w:val="00C8229D"/>
    <w:rsid w:val="00C90C8C"/>
    <w:rsid w:val="00C90CAB"/>
    <w:rsid w:val="00C91235"/>
    <w:rsid w:val="00C9265E"/>
    <w:rsid w:val="00C92717"/>
    <w:rsid w:val="00C97E8A"/>
    <w:rsid w:val="00CA4F37"/>
    <w:rsid w:val="00CA6055"/>
    <w:rsid w:val="00CA706F"/>
    <w:rsid w:val="00CB0631"/>
    <w:rsid w:val="00CB0FF6"/>
    <w:rsid w:val="00CB29F0"/>
    <w:rsid w:val="00CB4D90"/>
    <w:rsid w:val="00CC0A62"/>
    <w:rsid w:val="00CC28CB"/>
    <w:rsid w:val="00CC3FC1"/>
    <w:rsid w:val="00CC7C32"/>
    <w:rsid w:val="00CD1EBC"/>
    <w:rsid w:val="00CD28AB"/>
    <w:rsid w:val="00CD322A"/>
    <w:rsid w:val="00CD4C7B"/>
    <w:rsid w:val="00CE39A8"/>
    <w:rsid w:val="00D119E4"/>
    <w:rsid w:val="00D134F6"/>
    <w:rsid w:val="00D161DB"/>
    <w:rsid w:val="00D20C39"/>
    <w:rsid w:val="00D212BA"/>
    <w:rsid w:val="00D2151B"/>
    <w:rsid w:val="00D277A9"/>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4C0D"/>
    <w:rsid w:val="00E069C4"/>
    <w:rsid w:val="00E16197"/>
    <w:rsid w:val="00E167DE"/>
    <w:rsid w:val="00E179F9"/>
    <w:rsid w:val="00E20C72"/>
    <w:rsid w:val="00E2709F"/>
    <w:rsid w:val="00E3057C"/>
    <w:rsid w:val="00E3650B"/>
    <w:rsid w:val="00E44951"/>
    <w:rsid w:val="00E50007"/>
    <w:rsid w:val="00E50BE2"/>
    <w:rsid w:val="00E51252"/>
    <w:rsid w:val="00E5221A"/>
    <w:rsid w:val="00E54C7D"/>
    <w:rsid w:val="00E55BDB"/>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C3FD3"/>
    <w:rsid w:val="00EE68F9"/>
    <w:rsid w:val="00F02F20"/>
    <w:rsid w:val="00F05DE8"/>
    <w:rsid w:val="00F06E92"/>
    <w:rsid w:val="00F07B54"/>
    <w:rsid w:val="00F108F0"/>
    <w:rsid w:val="00F14129"/>
    <w:rsid w:val="00F16127"/>
    <w:rsid w:val="00F1753A"/>
    <w:rsid w:val="00F21177"/>
    <w:rsid w:val="00F21F18"/>
    <w:rsid w:val="00F22C3E"/>
    <w:rsid w:val="00F365BA"/>
    <w:rsid w:val="00F3701D"/>
    <w:rsid w:val="00F5240C"/>
    <w:rsid w:val="00F5672E"/>
    <w:rsid w:val="00F64506"/>
    <w:rsid w:val="00F66817"/>
    <w:rsid w:val="00F75BC8"/>
    <w:rsid w:val="00F83917"/>
    <w:rsid w:val="00F845D7"/>
    <w:rsid w:val="00F85B67"/>
    <w:rsid w:val="00F87777"/>
    <w:rsid w:val="00F938F9"/>
    <w:rsid w:val="00F94B45"/>
    <w:rsid w:val="00FA0454"/>
    <w:rsid w:val="00FB3DBD"/>
    <w:rsid w:val="00FB5A17"/>
    <w:rsid w:val="00FB723A"/>
    <w:rsid w:val="00FC0125"/>
    <w:rsid w:val="00FD127C"/>
    <w:rsid w:val="00FD3F55"/>
    <w:rsid w:val="00FE42CD"/>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4</TotalTime>
  <Pages>10</Pages>
  <Words>5629</Words>
  <Characters>3208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37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Administrator</cp:lastModifiedBy>
  <cp:revision>3</cp:revision>
  <cp:lastPrinted>2015-04-15T14:33:00Z</cp:lastPrinted>
  <dcterms:created xsi:type="dcterms:W3CDTF">2015-10-14T00:05:00Z</dcterms:created>
  <dcterms:modified xsi:type="dcterms:W3CDTF">2015-10-14T01:09:00Z</dcterms:modified>
</cp:coreProperties>
</file>